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3234B" w:rsidRDefault="0073234B" w:rsidP="0073234B">
      <w:pPr>
        <w:pStyle w:val="Heading1"/>
      </w:pPr>
      <w:bookmarkStart w:id="0" w:name="_Toc198048946"/>
      <w:bookmarkStart w:id="1" w:name="_Toc198049739"/>
      <w:bookmarkStart w:id="2" w:name="_Toc202109253"/>
      <w:r>
        <w:t>BAB II</w:t>
      </w:r>
      <w:r>
        <w:br/>
        <w:t>TINJAUAN PUSTAKA</w:t>
      </w:r>
      <w:bookmarkEnd w:id="0"/>
      <w:bookmarkEnd w:id="1"/>
      <w:bookmarkEnd w:id="2"/>
    </w:p>
    <w:p w:rsidR="0073234B" w:rsidRDefault="0073234B" w:rsidP="0073234B">
      <w:pPr>
        <w:pStyle w:val="Heading2"/>
      </w:pPr>
      <w:bookmarkStart w:id="3" w:name="_Toc198048947"/>
      <w:bookmarkStart w:id="4" w:name="_Toc198049740"/>
      <w:bookmarkStart w:id="5" w:name="_Toc202109254"/>
      <w:r>
        <w:t>2.1 Landasan Teori</w:t>
      </w:r>
      <w:bookmarkEnd w:id="3"/>
      <w:bookmarkEnd w:id="4"/>
      <w:bookmarkEnd w:id="5"/>
    </w:p>
    <w:p w:rsidR="0073234B" w:rsidRPr="00D95219" w:rsidRDefault="0073234B" w:rsidP="0073234B">
      <w:pPr>
        <w:pStyle w:val="Heading3"/>
        <w:spacing w:before="0"/>
        <w:rPr>
          <w:i w:val="0"/>
          <w:iCs w:val="0"/>
        </w:rPr>
      </w:pPr>
      <w:bookmarkStart w:id="6" w:name="_Toc198048948"/>
      <w:bookmarkStart w:id="7" w:name="_Toc198049741"/>
      <w:bookmarkStart w:id="8" w:name="_Toc202109255"/>
      <w:r w:rsidRPr="00D95219">
        <w:rPr>
          <w:i w:val="0"/>
          <w:iCs w:val="0"/>
        </w:rPr>
        <w:t xml:space="preserve">2.1.1 </w:t>
      </w:r>
      <w:r w:rsidRPr="00D95219">
        <w:t>Job Insecurity</w:t>
      </w:r>
      <w:bookmarkEnd w:id="6"/>
      <w:bookmarkEnd w:id="7"/>
      <w:bookmarkEnd w:id="8"/>
    </w:p>
    <w:p w:rsidR="0073234B" w:rsidRPr="00610555" w:rsidRDefault="0073234B" w:rsidP="0073234B">
      <w:pPr>
        <w:pStyle w:val="Heading4"/>
        <w:spacing w:before="0"/>
      </w:pPr>
      <w:bookmarkStart w:id="9" w:name="_Toc202109256"/>
      <w:r w:rsidRPr="00610555">
        <w:t xml:space="preserve">2.1.1.1 Pengertian </w:t>
      </w:r>
      <w:r w:rsidRPr="00D95219">
        <w:rPr>
          <w:i/>
          <w:iCs w:val="0"/>
        </w:rPr>
        <w:t>Job Insecurity</w:t>
      </w:r>
      <w:bookmarkEnd w:id="9"/>
    </w:p>
    <w:p w:rsidR="0073234B" w:rsidRDefault="0073234B" w:rsidP="0073234B">
      <w:pPr>
        <w:spacing w:after="0"/>
        <w:ind w:firstLine="720"/>
        <w:rPr>
          <w:rFonts w:cs="Times New Roman"/>
          <w:szCs w:val="24"/>
        </w:rPr>
        <w:sectPr w:rsidR="0073234B" w:rsidSect="00192D7A">
          <w:headerReference w:type="even" r:id="rId8"/>
          <w:headerReference w:type="default" r:id="rId9"/>
          <w:footerReference w:type="default" r:id="rId10"/>
          <w:headerReference w:type="first" r:id="rId11"/>
          <w:pgSz w:w="11906" w:h="16838" w:code="9"/>
          <w:pgMar w:top="2275" w:right="1699" w:bottom="1699" w:left="2275" w:header="720" w:footer="720" w:gutter="0"/>
          <w:cols w:space="720"/>
          <w:docGrid w:linePitch="360"/>
        </w:sectPr>
      </w:pPr>
      <w:r w:rsidRPr="00B13CE4">
        <w:rPr>
          <w:rFonts w:cs="Times New Roman"/>
          <w:i/>
          <w:iCs/>
          <w:szCs w:val="24"/>
        </w:rPr>
        <w:t>Job Insecurity</w:t>
      </w:r>
      <w:r w:rsidRPr="00382809">
        <w:rPr>
          <w:rFonts w:cs="Times New Roman"/>
          <w:szCs w:val="24"/>
        </w:rPr>
        <w:t xml:space="preserve"> (Ketidakpastian Kerja), dapat digambarkan sebagai suatu keadaan yang mencerminkan adanya kerentanan atau kelemahan yang dialami oleh individu dalam lingkungan kerja. Kondisi ini muncul ketika seseorang merasa bahwa posisinya di tempat kerja tidak stabil atau terancam, sehingga situasi tersebut berpotensi menghambat, merusak, atau bahkan membahayakan kemajuan karier maupun perkembangan profesionalnya di masa depan.</w:t>
      </w:r>
      <w:r w:rsidRPr="00FE4C5F">
        <w:rPr>
          <w:rFonts w:cs="Times New Roman"/>
          <w:szCs w:val="24"/>
        </w:rPr>
        <w:t xml:space="preserve">Kasmir (2016:71) menjelaskan bahwa </w:t>
      </w:r>
      <w:r w:rsidRPr="00FE4C5F">
        <w:rPr>
          <w:rFonts w:cs="Times New Roman"/>
          <w:i/>
          <w:iCs/>
          <w:szCs w:val="24"/>
        </w:rPr>
        <w:t>job insecurity</w:t>
      </w:r>
      <w:r w:rsidRPr="00FE4C5F">
        <w:rPr>
          <w:rFonts w:cs="Times New Roman"/>
          <w:szCs w:val="24"/>
        </w:rPr>
        <w:t xml:space="preserve"> atau ketidakamanan kerja adalah suatu bentuk ketidakpastian yang terkait dengan pekerjaan, yang menimbulkan perasaan takut atau tidak aman mengenai konsekuensi dari pekerjaan tersebut. Ketidakpastian ini mencakup berbagai aspek, seperti ketidakpastian mengenai penempatan posisi, masalah gaji, serta peluang untuk mendapatkan promosi atau pelatihan.Menurut Hasibuan (2016:57), </w:t>
      </w:r>
      <w:r w:rsidRPr="003A1B7A">
        <w:rPr>
          <w:rFonts w:cs="Times New Roman"/>
          <w:i/>
          <w:iCs/>
          <w:szCs w:val="24"/>
        </w:rPr>
        <w:t xml:space="preserve">Job insecurity </w:t>
      </w:r>
      <w:r w:rsidRPr="003A1B7A">
        <w:rPr>
          <w:rFonts w:cs="Times New Roman"/>
          <w:szCs w:val="24"/>
        </w:rPr>
        <w:t>mengacu pada keadaan psikologis seorang karyawan yang ditandai oleh rasa ketidakpastian atau kecemasan akibat perubahan yang berlangsung di lingkungan kerja.</w:t>
      </w:r>
      <w:r w:rsidRPr="00FE4C5F">
        <w:rPr>
          <w:rFonts w:cs="Times New Roman"/>
          <w:szCs w:val="24"/>
        </w:rPr>
        <w:t xml:space="preserve"> Kondisi ini sering kali muncul karena meningkatnya jumlah pekerjaan dengan sifat sementara atau kontrak, yang menyebabkan ketidakpastian mengenai keberlanjutan pekerjaan di masa depan.</w:t>
      </w:r>
      <w:r w:rsidRPr="005F16DC">
        <w:rPr>
          <w:rFonts w:cs="Times New Roman"/>
          <w:szCs w:val="24"/>
        </w:rPr>
        <w:t xml:space="preserve">Perasaan ketidakamanan yang dialami oleh karyawan dapat memberikan dampak yang signifikan terhadap kesejahteraan </w:t>
      </w:r>
      <w:r>
        <w:rPr>
          <w:rFonts w:cs="Times New Roman"/>
          <w:szCs w:val="24"/>
        </w:rPr>
        <w:t xml:space="preserve">mereka. </w:t>
      </w:r>
    </w:p>
    <w:p w:rsidR="0073234B" w:rsidRDefault="0073234B" w:rsidP="0073234B">
      <w:pPr>
        <w:spacing w:after="0"/>
        <w:ind w:firstLine="720"/>
        <w:rPr>
          <w:rFonts w:cs="Times New Roman"/>
          <w:szCs w:val="24"/>
        </w:rPr>
      </w:pPr>
      <w:r>
        <w:rPr>
          <w:rFonts w:cs="Times New Roman"/>
          <w:szCs w:val="24"/>
        </w:rPr>
        <w:lastRenderedPageBreak/>
        <w:t xml:space="preserve">Kondisi ini sering kali </w:t>
      </w:r>
      <w:r w:rsidRPr="005F16DC">
        <w:rPr>
          <w:rFonts w:cs="Times New Roman"/>
          <w:szCs w:val="24"/>
        </w:rPr>
        <w:t>berujung pada peningkatan tingkat stres, yang dapat mengganggu kesehatan mental dan emosional individu. Selain itu, ketidakamanan kerja juga dapat menyebabkan penurunan motivasi dalam menjalankan tugas dan tanggung jawab mereka, sehingga berpengaruh negatif terhadap produktivitas. Akibatnya, kinerja karyawan secara keseluruhan dapat menurun, yang pada gilirannya dapat merugikan tidak hanya individu tersebut, tetapi juga organisasi tempat mereka bekerja</w:t>
      </w:r>
      <w:r w:rsidR="005C1065">
        <w:rPr>
          <w:rFonts w:cs="Times New Roman"/>
          <w:szCs w:val="24"/>
        </w:rPr>
        <w:fldChar w:fldCharType="begin" w:fldLock="1"/>
      </w:r>
      <w:r>
        <w:rPr>
          <w:rFonts w:cs="Times New Roman"/>
          <w:szCs w:val="24"/>
        </w:rPr>
        <w:instrText>ADDIN CSL_CITATION {"citationItems":[{"id":"ITEM-1","itemData":{"DOI":"10.59188/covalue.v15i01.4431","ISSN":"2086-3306","abstract":"Berlakunya otonomi daerah di Indonesia telah mendelegasikan kewenangan dan tanggung jawab pengelolaan keuangan kepada pemerintah daerah. Penelitian ini bertujuan untuk menguji pengaruh iklim organisasi dan Job Insecurity terhadap kinerja pegawai, dengan Psychological well-being sebagai variabel mediasi. Studi dilakukan pada pegawai Badan Pemeriksa Keuangan (BPK) Provinsi Jawa Timur. Metode penelitian yang digunakan adalah kuantitatif dengan pendekatan survei. Data dikumpulkan menggunakan kuesioner yang disebarkan kepada 135 pegawai BPK Provinsi Jawa Timur. Teknik analisis data yang digunakan adalah analisis regresi linier berganda dan analisis jalur. Hasil penelitian menunjukkan bahwa iklim organisasi berpengaruh positif dan signifikan terhadap Psychological well-being pegawai. Job Insecurity berpengaruh negatif dan signifikan terhadap Psychological well-being pegawai. Psychological well-being berpengaruh positif dan signifikan terhadap kinerja pegawai. Iklim organisasi dan Job Insecurity berpengaruh tidak langsung terhadap kinerja pegawai melalui Psychological well-being sebagai variabel mediasi. Temuan ini mengindikasikan bahwa untuk meningkatkan kinerja pegawai, organisasi perlu memperhatikan iklim organisasi yang kondusif dan meminimalisir Job Insecurity yang dirasakan pegawai, serta memperhatikan Psychological well-being pegawai.","author":[{"dropping-particle":"","family":"Martha Wibawa","given":"Aditya","non-dropping-particle":"","parse-names":false,"suffix":""},{"dropping-particle":"","family":"Purwanto","given":"Purwanto","non-dropping-particle":"","parse-names":false,"suffix":""},{"dropping-particle":"","family":"Rahayu","given":"Sri","non-dropping-particle":"","parse-names":false,"suffix":""}],"container-title":"Co-Value Jurnal Ekonomi Koperasi dan kewirausahaan","id":"ITEM-1","issue":"01","issued":{"date-parts":[["2024"]]},"title":"Pengaruh Iklim Organisasi dan Job Insecurity terhadap Kinerja dengan Psychological well-being sebagai Variabel Mediasi","type":"article-journal","volume":"15"},"uris":["http://www.mendeley.com/documents/?uuid=5bb63dac-cc9e-428c-89f6-1b9bbfddbbdd"]}],"mendeley":{"formattedCitation":"(Martha Wibawa et al., 2024)","plainTextFormattedCitation":"(Martha Wibawa et al., 2024)","previouslyFormattedCitation":"(Martha Wibawa et al., 2024)"},"properties":{"noteIndex":0},"schema":"https://github.com/citation-style-language/schema/raw/master/csl-citation.json"}</w:instrText>
      </w:r>
      <w:r w:rsidR="005C1065">
        <w:rPr>
          <w:rFonts w:cs="Times New Roman"/>
          <w:szCs w:val="24"/>
        </w:rPr>
        <w:fldChar w:fldCharType="separate"/>
      </w:r>
      <w:r w:rsidRPr="00C377B7">
        <w:rPr>
          <w:rFonts w:cs="Times New Roman"/>
          <w:noProof/>
          <w:szCs w:val="24"/>
        </w:rPr>
        <w:t>(Martha Wibawa et al., 2024)</w:t>
      </w:r>
      <w:r w:rsidR="005C1065">
        <w:rPr>
          <w:rFonts w:cs="Times New Roman"/>
          <w:szCs w:val="24"/>
        </w:rPr>
        <w:fldChar w:fldCharType="end"/>
      </w:r>
      <w:r w:rsidRPr="005F16DC">
        <w:rPr>
          <w:rFonts w:cs="Times New Roman"/>
          <w:szCs w:val="24"/>
        </w:rPr>
        <w:t>.Menurut</w:t>
      </w:r>
      <w:r w:rsidR="005C1065">
        <w:rPr>
          <w:rFonts w:cs="Times New Roman"/>
          <w:szCs w:val="24"/>
        </w:rPr>
        <w:fldChar w:fldCharType="begin" w:fldLock="1"/>
      </w:r>
      <w:r>
        <w:rPr>
          <w:rFonts w:cs="Times New Roman"/>
          <w:szCs w:val="24"/>
        </w:rPr>
        <w:instrText>ADDIN CSL_CITATION {"citationItems":[{"id":"ITEM-1","itemData":{"DOI":"10.36987/informatika.v6i1.739","ISSN":"2303-2863","abstract":"Banyak faktor yang menyebabkan intensi turnover dalam bekerja, namun dalam penelitian ini penulis akan membahas faktor job insecurity (ketidaknyamanan kerja), kurangnya kepuasan dalam bekerja dan komitmen organisasi. Peneliti ingin mengetahui bagaimana pengaruh job insecurity, kepuasan kerja dan komitmen organisasi sebagai variabel intervening terhadap intensi turnover pegawai honorer pada SMA Swasta se-Rantauprapat Kabupati Labuhanbatu. Populasi dalam penelitian ini adalah semua guru yang ada pada SMA Swasta di Rantauprapat Kabupaten Labuhanbatu yang berjumlah sebanyak 140 orang guru. Teknik pengambilan sampel dilakukan dengan metode cluster samping dan total sampel diperoleh sebanyak 106 orang. Teknik analisis data dalam penelitian adalah analisis deskriptif dan analisis jalur (path analisys). Analisis jalur (Path Analysis), yaitu untuk mengetahui sejauhmana pengaruh variabel penyebab (eksogen) yaitu job insecurity dan kepuasan kerja terhadap intensi turnover sebagai variabel akibat (endogen) baik secara langsung maupun tidak langsung melalui komitmen organisasi sebagai variabel perantara (intervening variabel). Pengolahan data dibantu dengan program Lisrel 9.1. Hasil penelitian menunjukkan baha job insecurity memiliki pengaruh yang signifikan dan negatif terhadap kepuasan kerja. Job insecurity memiliki pengaruh yang signifikan dan negatif terhadap komitmen organisasi. Job insecurity memiliki pengaruh yang positif dan signifikan terhadap intensi turnover. Kepuasan kerja memiliki pengaruh yang positif dan signifikan terhadap komtimen organisasi. Kepuasan kerja terhadap intensi turnover memiliki pengaruh yang negatif dan signifikan terhadap intensi turnover, terkahir komitmen organisasi memiliki pengaruh yang negatif dan signifikan terhadap intensi turnover.","author":[{"dropping-particle":"","family":"Ridho","given":"Syarifur","non-dropping-particle":"","parse-names":false,"suffix":""},{"dropping-particle":"","family":"Syamsuri","given":"Abd. Rasyid","non-dropping-particle":"","parse-names":false,"suffix":""}],"container-title":"Jurnal Informatika","id":"ITEM-1","issue":"1","issued":{"date-parts":[["2019"]]},"page":"73-81","title":"Analisis Pengaruh Job Insecurity Dengan Kepuasan Kerja Dan Komitmen Organisasi Sebagai Variabel Intervening Terhadap Intensi Turnover","type":"article-journal","volume":"6"},"uris":["http://www.mendeley.com/documents/?uuid=4bdd4ab4-2022-4482-b991-ecdfe8d8b400"]}],"mendeley":{"formattedCitation":"(Ridho &amp; Syamsuri, 2019)","plainTextFormattedCitation":"(Ridho &amp; Syamsuri, 2019)","previouslyFormattedCitation":"(Ridho &amp; Syamsuri, 2019)"},"properties":{"noteIndex":0},"schema":"https://github.com/citation-style-language/schema/raw/master/csl-citation.json"}</w:instrText>
      </w:r>
      <w:r w:rsidR="005C1065">
        <w:rPr>
          <w:rFonts w:cs="Times New Roman"/>
          <w:szCs w:val="24"/>
        </w:rPr>
        <w:fldChar w:fldCharType="separate"/>
      </w:r>
      <w:r w:rsidRPr="00C377B7">
        <w:rPr>
          <w:rFonts w:cs="Times New Roman"/>
          <w:noProof/>
          <w:szCs w:val="24"/>
        </w:rPr>
        <w:t>(Ridho &amp; Syamsuri, 2019)</w:t>
      </w:r>
      <w:r w:rsidR="005C1065">
        <w:rPr>
          <w:rFonts w:cs="Times New Roman"/>
          <w:szCs w:val="24"/>
        </w:rPr>
        <w:fldChar w:fldCharType="end"/>
      </w:r>
      <w:r>
        <w:rPr>
          <w:rFonts w:cs="Times New Roman"/>
          <w:szCs w:val="24"/>
        </w:rPr>
        <w:t xml:space="preserve">, </w:t>
      </w:r>
      <w:r w:rsidRPr="00B13CE4">
        <w:rPr>
          <w:rFonts w:cs="Times New Roman"/>
          <w:i/>
          <w:iCs/>
          <w:szCs w:val="24"/>
        </w:rPr>
        <w:t xml:space="preserve">job insecurity </w:t>
      </w:r>
      <w:r w:rsidRPr="005F16DC">
        <w:rPr>
          <w:rFonts w:cs="Times New Roman"/>
          <w:szCs w:val="24"/>
        </w:rPr>
        <w:t xml:space="preserve">atau ketidakamanan kerja merujuk pada situasi di mana seorang karyawan merasakan adanya ancaman terhadap kelangsungan pekerjaannya dan berupaya untuk mempertahankan posisinya di organisasi.Ketidakamanan kerja yang timbul akibat faktor-faktor yang berasal dari diri individu serta kondisi lingkungan kerja dapat menyebabkan rasa tidak nyaman dalam melaksanakan tugas-tugas pekerjaan. Selain itu, situasi ini juga menimbulkan kekhawatiran mengenai keberlanjutan posisi kerja seseorang </w:t>
      </w:r>
      <w:r>
        <w:rPr>
          <w:rFonts w:cs="Times New Roman"/>
          <w:szCs w:val="24"/>
        </w:rPr>
        <w:t xml:space="preserve">. </w:t>
      </w:r>
    </w:p>
    <w:p w:rsidR="0073234B" w:rsidRDefault="0073234B" w:rsidP="0073234B">
      <w:pPr>
        <w:spacing w:after="0"/>
        <w:ind w:firstLine="720"/>
        <w:rPr>
          <w:rFonts w:cs="Times New Roman"/>
          <w:szCs w:val="24"/>
        </w:rPr>
      </w:pPr>
      <w:r w:rsidRPr="00881A1E">
        <w:rPr>
          <w:rFonts w:cs="Times New Roman"/>
          <w:szCs w:val="24"/>
        </w:rPr>
        <w:t xml:space="preserve">Dapat disimpullkan dari beberapa pengertian di atas bahwa </w:t>
      </w:r>
      <w:r>
        <w:rPr>
          <w:rFonts w:cs="Times New Roman"/>
          <w:i/>
          <w:iCs/>
          <w:szCs w:val="24"/>
        </w:rPr>
        <w:t xml:space="preserve">job insecurity </w:t>
      </w:r>
      <w:r w:rsidRPr="00881A1E">
        <w:rPr>
          <w:rFonts w:cs="Times New Roman"/>
          <w:szCs w:val="24"/>
        </w:rPr>
        <w:t>atau ketidakpastian kerja adalah kondisi psikologis yang mencerminkan kerentanan individu terhadap ketidakstabilan posisi pekerjaan, yang dapat menimbulkan rasa takut dan kekhawatiran mengenai konsekuensi pekerjaan, termasuk penempatan, gaji, dan peluang promosi, serta berpotensi mengganggu kesejahteraan mental dan emosional karyawan, yang pada akhirnya berdampak negatif terhadap motivasi dan kinerja mereka di tempat kerja.</w:t>
      </w:r>
    </w:p>
    <w:p w:rsidR="0073234B" w:rsidRPr="00610555" w:rsidRDefault="0073234B" w:rsidP="0073234B">
      <w:pPr>
        <w:pStyle w:val="Heading4"/>
      </w:pPr>
      <w:bookmarkStart w:id="10" w:name="_Toc202109257"/>
      <w:r w:rsidRPr="00610555">
        <w:lastRenderedPageBreak/>
        <w:t xml:space="preserve">2.1.1.2 Faktor-Faktor Yang Mempengaruhi </w:t>
      </w:r>
      <w:r w:rsidRPr="00D95219">
        <w:rPr>
          <w:i/>
          <w:iCs w:val="0"/>
        </w:rPr>
        <w:t>Job Insecurity</w:t>
      </w:r>
      <w:bookmarkEnd w:id="10"/>
    </w:p>
    <w:p w:rsidR="0073234B" w:rsidRPr="00FF61D6" w:rsidRDefault="0073234B" w:rsidP="0073234B">
      <w:pPr>
        <w:spacing w:after="0"/>
        <w:ind w:firstLine="720"/>
        <w:rPr>
          <w:rFonts w:cs="Times New Roman"/>
          <w:szCs w:val="24"/>
        </w:rPr>
      </w:pPr>
      <w:r w:rsidRPr="00FF61D6">
        <w:rPr>
          <w:rFonts w:cs="Times New Roman"/>
          <w:szCs w:val="24"/>
        </w:rPr>
        <w:t xml:space="preserve">Sutrisno (2017:114-115) menjelaskan bahwa terdapat berbagai faktor yang dapat memengaruhi </w:t>
      </w:r>
      <w:r w:rsidRPr="00B55325">
        <w:rPr>
          <w:rFonts w:cs="Times New Roman"/>
          <w:i/>
          <w:iCs/>
          <w:szCs w:val="24"/>
        </w:rPr>
        <w:t>job insecurity</w:t>
      </w:r>
      <w:r w:rsidRPr="00FF61D6">
        <w:rPr>
          <w:rFonts w:cs="Times New Roman"/>
          <w:szCs w:val="24"/>
        </w:rPr>
        <w:t>, antara lain:</w:t>
      </w:r>
    </w:p>
    <w:p w:rsidR="0073234B" w:rsidRDefault="0073234B" w:rsidP="0073234B">
      <w:pPr>
        <w:pStyle w:val="ListParagraph"/>
        <w:numPr>
          <w:ilvl w:val="0"/>
          <w:numId w:val="5"/>
        </w:numPr>
        <w:rPr>
          <w:rFonts w:cs="Times New Roman"/>
          <w:szCs w:val="24"/>
        </w:rPr>
      </w:pPr>
      <w:r>
        <w:rPr>
          <w:rFonts w:cs="Times New Roman"/>
          <w:szCs w:val="24"/>
        </w:rPr>
        <w:t>Sumber Pengendalian</w:t>
      </w:r>
    </w:p>
    <w:p w:rsidR="0073234B" w:rsidRPr="00542BF0" w:rsidRDefault="0073234B" w:rsidP="0073234B">
      <w:pPr>
        <w:pStyle w:val="ListParagraph"/>
        <w:rPr>
          <w:rFonts w:cs="Times New Roman"/>
          <w:szCs w:val="24"/>
        </w:rPr>
      </w:pPr>
      <w:r>
        <w:rPr>
          <w:rFonts w:cs="Times New Roman"/>
          <w:szCs w:val="24"/>
        </w:rPr>
        <w:t xml:space="preserve">Sumber pengendalian </w:t>
      </w:r>
      <w:r w:rsidRPr="00542BF0">
        <w:rPr>
          <w:rFonts w:cs="Times New Roman"/>
          <w:szCs w:val="24"/>
        </w:rPr>
        <w:t xml:space="preserve">internal menggambarkan sejauh mana seseorang percaya bahwa kejadian dalam hidupnya dipengaruhi oleh tindakan dan pilihan yang mereka buat, sedangkan </w:t>
      </w:r>
      <w:r>
        <w:rPr>
          <w:rFonts w:cs="Times New Roman"/>
          <w:szCs w:val="24"/>
        </w:rPr>
        <w:t xml:space="preserve">Sumber pengendalian </w:t>
      </w:r>
      <w:r w:rsidRPr="00542BF0">
        <w:rPr>
          <w:rFonts w:cs="Times New Roman"/>
          <w:szCs w:val="24"/>
        </w:rPr>
        <w:t>eksternal berhubungan dengan elemen-elemen yang berasal dari lingkungan kerja.</w:t>
      </w:r>
    </w:p>
    <w:p w:rsidR="0073234B" w:rsidRPr="00542BF0" w:rsidRDefault="0073234B" w:rsidP="0073234B">
      <w:pPr>
        <w:pStyle w:val="ListParagraph"/>
        <w:numPr>
          <w:ilvl w:val="0"/>
          <w:numId w:val="5"/>
        </w:numPr>
        <w:rPr>
          <w:rFonts w:cs="Times New Roman"/>
          <w:szCs w:val="24"/>
        </w:rPr>
      </w:pPr>
      <w:r w:rsidRPr="00542BF0">
        <w:rPr>
          <w:rFonts w:cs="Times New Roman"/>
          <w:szCs w:val="24"/>
        </w:rPr>
        <w:t>Kebingungan Tugas</w:t>
      </w:r>
    </w:p>
    <w:p w:rsidR="0073234B" w:rsidRDefault="0073234B" w:rsidP="0073234B">
      <w:pPr>
        <w:pStyle w:val="ListParagraph"/>
        <w:rPr>
          <w:rFonts w:cs="Times New Roman"/>
          <w:szCs w:val="24"/>
        </w:rPr>
      </w:pPr>
      <w:r w:rsidRPr="00542BF0">
        <w:rPr>
          <w:rFonts w:cs="Times New Roman"/>
          <w:szCs w:val="24"/>
        </w:rPr>
        <w:t>Kebingungan tugas muncul ketika seseorang tidak memiliki pemahaman yang jelas tentang tanggung jawab serta tujuan yang melekat pada pekerjaannya.</w:t>
      </w:r>
    </w:p>
    <w:p w:rsidR="0073234B" w:rsidRDefault="0073234B" w:rsidP="0073234B">
      <w:pPr>
        <w:pStyle w:val="ListParagraph"/>
        <w:numPr>
          <w:ilvl w:val="0"/>
          <w:numId w:val="5"/>
        </w:numPr>
        <w:rPr>
          <w:rFonts w:cs="Times New Roman"/>
          <w:szCs w:val="24"/>
        </w:rPr>
      </w:pPr>
      <w:r w:rsidRPr="00FF61D6">
        <w:rPr>
          <w:rFonts w:cs="Times New Roman"/>
          <w:szCs w:val="24"/>
        </w:rPr>
        <w:t>Konflik Peran</w:t>
      </w:r>
    </w:p>
    <w:p w:rsidR="0073234B" w:rsidRPr="002C7F04" w:rsidRDefault="0073234B" w:rsidP="0073234B">
      <w:pPr>
        <w:pStyle w:val="ListParagraph"/>
        <w:rPr>
          <w:rFonts w:cs="Times New Roman"/>
          <w:szCs w:val="24"/>
        </w:rPr>
      </w:pPr>
      <w:r w:rsidRPr="002C7F04">
        <w:rPr>
          <w:rFonts w:cs="Times New Roman"/>
          <w:szCs w:val="24"/>
        </w:rPr>
        <w:t>Konflik peran muncul ketika karyawan menghadapi tuntutan yang saling bertentangan dari berbagai sumber, yang dapat meningkatkan ketidakpastian dalam pelaksanaan tugas</w:t>
      </w:r>
      <w:r>
        <w:rPr>
          <w:rFonts w:cs="Times New Roman"/>
          <w:szCs w:val="24"/>
        </w:rPr>
        <w:t xml:space="preserve"> karyawan</w:t>
      </w:r>
      <w:r w:rsidRPr="002C7F04">
        <w:rPr>
          <w:rFonts w:cs="Times New Roman"/>
          <w:szCs w:val="24"/>
        </w:rPr>
        <w:t>.</w:t>
      </w:r>
    </w:p>
    <w:p w:rsidR="0073234B" w:rsidRDefault="0073234B" w:rsidP="0073234B">
      <w:pPr>
        <w:pStyle w:val="ListParagraph"/>
        <w:numPr>
          <w:ilvl w:val="0"/>
          <w:numId w:val="5"/>
        </w:numPr>
        <w:rPr>
          <w:rFonts w:cs="Times New Roman"/>
          <w:szCs w:val="24"/>
        </w:rPr>
      </w:pPr>
      <w:r w:rsidRPr="00FF61D6">
        <w:rPr>
          <w:rFonts w:cs="Times New Roman"/>
          <w:szCs w:val="24"/>
        </w:rPr>
        <w:t>Komunikasi Organisasi</w:t>
      </w:r>
    </w:p>
    <w:p w:rsidR="0073234B" w:rsidRDefault="0073234B" w:rsidP="0073234B">
      <w:pPr>
        <w:pStyle w:val="ListParagraph"/>
        <w:rPr>
          <w:rFonts w:cs="Times New Roman"/>
          <w:szCs w:val="24"/>
        </w:rPr>
      </w:pPr>
      <w:r w:rsidRPr="002C7F04">
        <w:rPr>
          <w:rFonts w:cs="Times New Roman"/>
          <w:szCs w:val="24"/>
        </w:rPr>
        <w:t>Kualitas dan akses terhadap informasi dalam komunikasi organisasi berhubungan dengan tingkat ketidakamanan kerja yang lebih rendah. Komunikasi yang buruk dapat merusak kontrak psikologis dan membuat karyawan merasa bingung mengenai harapan organisasi terhadap</w:t>
      </w:r>
      <w:r>
        <w:rPr>
          <w:rFonts w:cs="Times New Roman"/>
          <w:szCs w:val="24"/>
        </w:rPr>
        <w:t xml:space="preserve"> karyawan</w:t>
      </w:r>
      <w:r w:rsidRPr="002C7F04">
        <w:rPr>
          <w:rFonts w:cs="Times New Roman"/>
          <w:szCs w:val="24"/>
        </w:rPr>
        <w:t>.</w:t>
      </w:r>
    </w:p>
    <w:p w:rsidR="0073234B" w:rsidRDefault="0073234B" w:rsidP="0073234B">
      <w:pPr>
        <w:pStyle w:val="ListParagraph"/>
        <w:rPr>
          <w:rFonts w:cs="Times New Roman"/>
          <w:szCs w:val="24"/>
        </w:rPr>
      </w:pPr>
    </w:p>
    <w:p w:rsidR="0073234B" w:rsidRPr="002C7F04" w:rsidRDefault="0073234B" w:rsidP="0073234B">
      <w:pPr>
        <w:pStyle w:val="ListParagraph"/>
        <w:rPr>
          <w:rFonts w:cs="Times New Roman"/>
          <w:szCs w:val="24"/>
        </w:rPr>
      </w:pPr>
    </w:p>
    <w:p w:rsidR="0073234B" w:rsidRDefault="0073234B" w:rsidP="0073234B">
      <w:pPr>
        <w:pStyle w:val="ListParagraph"/>
        <w:numPr>
          <w:ilvl w:val="0"/>
          <w:numId w:val="5"/>
        </w:numPr>
        <w:rPr>
          <w:rFonts w:cs="Times New Roman"/>
          <w:szCs w:val="24"/>
        </w:rPr>
      </w:pPr>
      <w:r w:rsidRPr="00FF61D6">
        <w:rPr>
          <w:rFonts w:cs="Times New Roman"/>
          <w:szCs w:val="24"/>
        </w:rPr>
        <w:t>Perubahan Organisasi</w:t>
      </w:r>
    </w:p>
    <w:p w:rsidR="0073234B" w:rsidRDefault="0073234B" w:rsidP="0073234B">
      <w:pPr>
        <w:pStyle w:val="ListParagraph"/>
        <w:rPr>
          <w:rFonts w:cs="Times New Roman"/>
          <w:szCs w:val="24"/>
        </w:rPr>
      </w:pPr>
      <w:r w:rsidRPr="00542BF0">
        <w:rPr>
          <w:rFonts w:cs="Times New Roman"/>
          <w:szCs w:val="24"/>
        </w:rPr>
        <w:t>Transformasi dalam organisasi, seperti restrukturisasi dan pemutusan hubungan kerja (PHK), dapat menyebabkan karyawan merasa bahwa kontrak psikologis mereka telah dilanggar. Ketidakpastian dan berkurangnya kontrol selama fase transisi ini sering kali memperburuk rasa ketidakamanan dalam pekerjaan di kalangan karyawan.</w:t>
      </w:r>
    </w:p>
    <w:p w:rsidR="0073234B" w:rsidRDefault="0073234B" w:rsidP="0073234B">
      <w:pPr>
        <w:pStyle w:val="ListParagraph"/>
        <w:numPr>
          <w:ilvl w:val="0"/>
          <w:numId w:val="5"/>
        </w:numPr>
        <w:rPr>
          <w:rFonts w:cs="Times New Roman"/>
          <w:szCs w:val="24"/>
        </w:rPr>
      </w:pPr>
      <w:r w:rsidRPr="00B55325">
        <w:rPr>
          <w:rFonts w:cs="Times New Roman"/>
          <w:szCs w:val="24"/>
        </w:rPr>
        <w:t>Usia</w:t>
      </w:r>
    </w:p>
    <w:p w:rsidR="0073234B" w:rsidRPr="002C7F04" w:rsidRDefault="0073234B" w:rsidP="0073234B">
      <w:pPr>
        <w:pStyle w:val="ListParagraph"/>
        <w:rPr>
          <w:rFonts w:cs="Times New Roman"/>
          <w:szCs w:val="24"/>
        </w:rPr>
      </w:pPr>
      <w:r w:rsidRPr="002C7F04">
        <w:rPr>
          <w:rFonts w:cs="Times New Roman"/>
          <w:szCs w:val="24"/>
        </w:rPr>
        <w:t>Karyawan yang lebih tua cenderung memiliki harapan yang lebih tinggi terkait pekerjaan mereka dan lebih mungkin merasa kecewa ketika harapan tersebut tidak terpenuhi.</w:t>
      </w:r>
    </w:p>
    <w:p w:rsidR="0073234B" w:rsidRDefault="0073234B" w:rsidP="0073234B">
      <w:pPr>
        <w:pStyle w:val="ListParagraph"/>
        <w:numPr>
          <w:ilvl w:val="0"/>
          <w:numId w:val="5"/>
        </w:numPr>
        <w:rPr>
          <w:rFonts w:cs="Times New Roman"/>
          <w:szCs w:val="24"/>
        </w:rPr>
      </w:pPr>
      <w:r w:rsidRPr="00B55325">
        <w:rPr>
          <w:rFonts w:cs="Times New Roman"/>
          <w:szCs w:val="24"/>
        </w:rPr>
        <w:t>Jenis Kelamin</w:t>
      </w:r>
    </w:p>
    <w:p w:rsidR="0073234B" w:rsidRPr="002C7F04" w:rsidRDefault="0073234B" w:rsidP="0073234B">
      <w:pPr>
        <w:pStyle w:val="ListParagraph"/>
        <w:rPr>
          <w:rFonts w:cs="Times New Roman"/>
          <w:szCs w:val="24"/>
        </w:rPr>
      </w:pPr>
      <w:r w:rsidRPr="002C7F04">
        <w:rPr>
          <w:rFonts w:cs="Times New Roman"/>
          <w:szCs w:val="24"/>
        </w:rPr>
        <w:t>Wanita sering kali merasakan ketidakberdayaan yang lebih besar di pasar tenaga kerja, sehingga mereka kurang memiliki kontrol atas karier mereka di masa depan, mengalami stres saat kehilangan pekerjaan, dan berharap untuk lebih dekat dengan pemberi kerja.</w:t>
      </w:r>
    </w:p>
    <w:p w:rsidR="0073234B" w:rsidRDefault="0073234B" w:rsidP="0073234B">
      <w:pPr>
        <w:pStyle w:val="ListParagraph"/>
        <w:numPr>
          <w:ilvl w:val="0"/>
          <w:numId w:val="5"/>
        </w:numPr>
        <w:rPr>
          <w:rFonts w:cs="Times New Roman"/>
          <w:szCs w:val="24"/>
        </w:rPr>
      </w:pPr>
      <w:r w:rsidRPr="00B55325">
        <w:rPr>
          <w:rFonts w:cs="Times New Roman"/>
          <w:szCs w:val="24"/>
        </w:rPr>
        <w:t>Pendidikan</w:t>
      </w:r>
    </w:p>
    <w:p w:rsidR="0073234B" w:rsidRPr="002C7F04" w:rsidRDefault="0073234B" w:rsidP="0073234B">
      <w:pPr>
        <w:pStyle w:val="ListParagraph"/>
        <w:rPr>
          <w:rFonts w:cs="Times New Roman"/>
          <w:szCs w:val="24"/>
        </w:rPr>
      </w:pPr>
      <w:r w:rsidRPr="002C7F04">
        <w:rPr>
          <w:rFonts w:cs="Times New Roman"/>
          <w:szCs w:val="24"/>
        </w:rPr>
        <w:t>Karyawan dengan tingkat pendidikan rendah cenderung menunjukkan loyalitas yang lebih tinggi terhadap perusahaan, dengan harapan bahwa sikap tersebut akan memberi</w:t>
      </w:r>
      <w:r>
        <w:rPr>
          <w:rFonts w:cs="Times New Roman"/>
          <w:szCs w:val="24"/>
        </w:rPr>
        <w:t xml:space="preserve"> karyawan </w:t>
      </w:r>
      <w:r w:rsidRPr="002C7F04">
        <w:rPr>
          <w:rFonts w:cs="Times New Roman"/>
          <w:szCs w:val="24"/>
        </w:rPr>
        <w:t>kesempatan untuk tetap berkontribusi dalam jangka panjang.</w:t>
      </w:r>
    </w:p>
    <w:p w:rsidR="0073234B" w:rsidRDefault="0073234B" w:rsidP="0073234B">
      <w:pPr>
        <w:pStyle w:val="ListParagraph"/>
        <w:numPr>
          <w:ilvl w:val="0"/>
          <w:numId w:val="5"/>
        </w:numPr>
        <w:rPr>
          <w:rFonts w:cs="Times New Roman"/>
          <w:szCs w:val="24"/>
        </w:rPr>
      </w:pPr>
      <w:r w:rsidRPr="00B55325">
        <w:rPr>
          <w:rFonts w:cs="Times New Roman"/>
          <w:szCs w:val="24"/>
        </w:rPr>
        <w:t>Jenis Pekerjaan</w:t>
      </w:r>
    </w:p>
    <w:p w:rsidR="0073234B" w:rsidRPr="002C7F04" w:rsidRDefault="0073234B" w:rsidP="0073234B">
      <w:pPr>
        <w:pStyle w:val="ListParagraph"/>
        <w:spacing w:before="240"/>
        <w:rPr>
          <w:rFonts w:cs="Times New Roman"/>
          <w:szCs w:val="24"/>
        </w:rPr>
      </w:pPr>
      <w:r w:rsidRPr="002C7F04">
        <w:rPr>
          <w:rFonts w:cs="Times New Roman"/>
          <w:szCs w:val="24"/>
        </w:rPr>
        <w:lastRenderedPageBreak/>
        <w:t>Karyawan kerah putih</w:t>
      </w:r>
      <w:r>
        <w:rPr>
          <w:rFonts w:cs="Times New Roman"/>
          <w:szCs w:val="24"/>
        </w:rPr>
        <w:t xml:space="preserve"> (</w:t>
      </w:r>
      <w:r w:rsidRPr="00B24844">
        <w:rPr>
          <w:rFonts w:cs="Times New Roman"/>
          <w:szCs w:val="24"/>
        </w:rPr>
        <w:t xml:space="preserve">Pekerjaan di kantor, seringkali di bidang administrasi, manajemen, atau </w:t>
      </w:r>
      <w:r>
        <w:rPr>
          <w:rFonts w:cs="Times New Roman"/>
          <w:szCs w:val="24"/>
        </w:rPr>
        <w:t>professional)</w:t>
      </w:r>
      <w:r w:rsidRPr="002C7F04">
        <w:rPr>
          <w:rFonts w:cs="Times New Roman"/>
          <w:szCs w:val="24"/>
        </w:rPr>
        <w:t xml:space="preserve"> biasanya merasa lebih sedikit ketidakamanan kerja dibandingkan dengan karyawan kerah biru</w:t>
      </w:r>
      <w:r>
        <w:rPr>
          <w:rFonts w:cs="Times New Roman"/>
          <w:szCs w:val="24"/>
        </w:rPr>
        <w:t xml:space="preserve"> (</w:t>
      </w:r>
      <w:r w:rsidRPr="00B24844">
        <w:rPr>
          <w:rFonts w:cs="Times New Roman"/>
          <w:szCs w:val="24"/>
        </w:rPr>
        <w:t>Pekerjaan yang melibatkan fisik, seringkali di lingkungan non-kantor seperti pabrik, konstruksi, atau pertanian</w:t>
      </w:r>
      <w:r>
        <w:rPr>
          <w:rFonts w:cs="Times New Roman"/>
          <w:szCs w:val="24"/>
        </w:rPr>
        <w:t>)</w:t>
      </w:r>
      <w:r w:rsidRPr="002C7F04">
        <w:rPr>
          <w:rFonts w:cs="Times New Roman"/>
          <w:szCs w:val="24"/>
        </w:rPr>
        <w:t>, karena karyawan kerah biru sering bekerja di industri yang lebih rentan terhadap pemutusan hubungan kerja dan memiliki permintaan yang lebih rendah untuk keterampilan kurang terampil akibat perubahan teknologi dan perdagangan internasional.</w:t>
      </w:r>
    </w:p>
    <w:p w:rsidR="0073234B" w:rsidRDefault="0073234B" w:rsidP="0073234B">
      <w:pPr>
        <w:pStyle w:val="ListParagraph"/>
        <w:numPr>
          <w:ilvl w:val="0"/>
          <w:numId w:val="5"/>
        </w:numPr>
        <w:rPr>
          <w:rFonts w:cs="Times New Roman"/>
          <w:szCs w:val="24"/>
        </w:rPr>
      </w:pPr>
      <w:r w:rsidRPr="00B55325">
        <w:rPr>
          <w:rFonts w:cs="Times New Roman"/>
          <w:szCs w:val="24"/>
        </w:rPr>
        <w:t>Status Kepegawaian</w:t>
      </w:r>
    </w:p>
    <w:p w:rsidR="0073234B" w:rsidRPr="00B24844" w:rsidRDefault="0073234B" w:rsidP="0073234B">
      <w:pPr>
        <w:pStyle w:val="ListParagraph"/>
        <w:spacing w:after="0"/>
        <w:rPr>
          <w:rFonts w:cs="Times New Roman"/>
          <w:szCs w:val="24"/>
        </w:rPr>
      </w:pPr>
      <w:r w:rsidRPr="00B24844">
        <w:rPr>
          <w:rFonts w:cs="Times New Roman"/>
          <w:szCs w:val="24"/>
        </w:rPr>
        <w:t>Karyawan dengan status kerja sementara atau paruh waktu mengalami tingkat ketidakamanan kerja yang lebih tinggi dibandingkan dengan karyawan permanen, karena mereka tidak terikat secara kuat pada organisasi. Dalam situasi restrukturisasi, karyawan penuh waktu biasanya menjadi pilihan utama untuk dipertahankan dalam organisasi.</w:t>
      </w:r>
    </w:p>
    <w:p w:rsidR="0073234B" w:rsidRPr="00610555" w:rsidRDefault="0073234B" w:rsidP="0073234B">
      <w:pPr>
        <w:pStyle w:val="Heading4"/>
      </w:pPr>
      <w:bookmarkStart w:id="11" w:name="_Toc202109258"/>
      <w:r w:rsidRPr="00610555">
        <w:t xml:space="preserve">2.1.1.3 Aspek-Aspek </w:t>
      </w:r>
      <w:r w:rsidRPr="00D95219">
        <w:rPr>
          <w:i/>
          <w:iCs w:val="0"/>
        </w:rPr>
        <w:t>Job Insecurity</w:t>
      </w:r>
      <w:bookmarkEnd w:id="11"/>
    </w:p>
    <w:p w:rsidR="0073234B" w:rsidRPr="00673841" w:rsidRDefault="0073234B" w:rsidP="0073234B">
      <w:pPr>
        <w:spacing w:after="0"/>
        <w:ind w:firstLine="720"/>
        <w:rPr>
          <w:rFonts w:cs="Times New Roman"/>
          <w:szCs w:val="24"/>
        </w:rPr>
      </w:pPr>
      <w:r w:rsidRPr="00673841">
        <w:rPr>
          <w:rFonts w:cs="Times New Roman"/>
          <w:szCs w:val="24"/>
        </w:rPr>
        <w:t xml:space="preserve">Menurut </w:t>
      </w:r>
      <w:r w:rsidR="005C1065">
        <w:rPr>
          <w:rFonts w:cs="Times New Roman"/>
          <w:szCs w:val="24"/>
        </w:rPr>
        <w:fldChar w:fldCharType="begin" w:fldLock="1"/>
      </w:r>
      <w:r>
        <w:rPr>
          <w:rFonts w:cs="Times New Roman"/>
          <w:szCs w:val="24"/>
        </w:rPr>
        <w:instrText>ADDIN CSL_CITATION {"citationItems":[{"id":"ITEM-1","itemData":{"abstract":"Turnover intention will affect the performance and sustainability of the company for the future. The purpose of this research is to analyze the influence of job insecurity and job satisfaction toward turnover intention. The research was conducted at Hotel Grand Zuri Kuta, Badung regency, Bali. The number of respondents in use as many as 75 employees by using the census method. Data analysis method used is multiple linear regression analysis. Data collecting through, questionnaires and interviews. The results showed that job insecurity had positive and significant effect on turnovrer intention, and job satisfaction had negative and significant effect on turnover intention. To lower the turnover intention rate it is important to pay attention to safety and comfort in working. Therefore it is very necessary to minimize the threats of cyclical and psychological to employees because it will impact on performance and also a strong reference to minimize turnover intention. In addition to job security (job insecurity) job satisfaction is also a strong reference in mempenguruh intention turnover intention. Therefore it is very important to pay attention to job satisfaction from employees to high employee satisfaction level, thus will show the positive level of employees, both to the work and environment. Keywords: job insecurity, job satisfaction, intrntion turnover","author":[{"dropping-particle":"","family":"Januartha","given":"A A Gede Agung","non-dropping-particle":"","parse-names":false,"suffix":""},{"dropping-particle":"","family":"Adnyani","given":"I.G.A Dewi","non-dropping-particle":"","parse-names":false,"suffix":""}],"container-title":"E-Jurnal Manajemen Universitas Udayana","id":"ITEM-1","issue":"2","issued":{"date-parts":[["2018"]]},"page":"588","title":"PJanuartha, A A Gede Agung, and I.G.A Dewi Adnyani. 2018. “Pengaruh Job Insecurity Dan Kepuasan Kerja Terhadap Turnover Intention Pada Karyawan Hotel.” E-Jurnal Manajemen Universitas Udayana 8(2): 588.engaruh Job Insecurity Dan Kepuasan Kerja Terhadap Tur","type":"article-journal","volume":"8"},"uris":["http://www.mendeley.com/documents/?uuid=c4132bc5-c518-4c5c-9a9f-e28add8ab880"]}],"mendeley":{"formattedCitation":"(Januartha &amp; Adnyani, 2018)","plainTextFormattedCitation":"(Januartha &amp; Adnyani, 2018)","previouslyFormattedCitation":"(Januartha &amp; Adnyani, 2018)"},"properties":{"noteIndex":0},"schema":"https://github.com/citation-style-language/schema/raw/master/csl-citation.json"}</w:instrText>
      </w:r>
      <w:r w:rsidR="005C1065">
        <w:rPr>
          <w:rFonts w:cs="Times New Roman"/>
          <w:szCs w:val="24"/>
        </w:rPr>
        <w:fldChar w:fldCharType="separate"/>
      </w:r>
      <w:r w:rsidRPr="00B77244">
        <w:rPr>
          <w:rFonts w:cs="Times New Roman"/>
          <w:noProof/>
          <w:szCs w:val="24"/>
        </w:rPr>
        <w:t>(Januartha &amp; Adnyani, 2018)</w:t>
      </w:r>
      <w:r w:rsidR="005C1065">
        <w:rPr>
          <w:rFonts w:cs="Times New Roman"/>
          <w:szCs w:val="24"/>
        </w:rPr>
        <w:fldChar w:fldCharType="end"/>
      </w:r>
      <w:r w:rsidRPr="00673841">
        <w:rPr>
          <w:rFonts w:cs="Times New Roman"/>
          <w:szCs w:val="24"/>
        </w:rPr>
        <w:t>, terdapat beberapa ancaman yang berkaitan dengan aspek-aspek dalam pekerjaan, antara lain:</w:t>
      </w:r>
    </w:p>
    <w:p w:rsidR="0073234B" w:rsidRDefault="0073234B" w:rsidP="0073234B">
      <w:pPr>
        <w:pStyle w:val="ListParagraph"/>
        <w:numPr>
          <w:ilvl w:val="0"/>
          <w:numId w:val="6"/>
        </w:numPr>
        <w:spacing w:after="0"/>
        <w:rPr>
          <w:rFonts w:cs="Times New Roman"/>
          <w:szCs w:val="24"/>
        </w:rPr>
      </w:pPr>
      <w:r w:rsidRPr="00B24844">
        <w:rPr>
          <w:rFonts w:cs="Times New Roman"/>
          <w:szCs w:val="24"/>
        </w:rPr>
        <w:t>Kesempatan untuk Memutuskan Rencana Penyelesaian Pekerjaan</w:t>
      </w:r>
    </w:p>
    <w:p w:rsidR="0073234B" w:rsidRPr="00B24844" w:rsidRDefault="0073234B" w:rsidP="0073234B">
      <w:pPr>
        <w:pStyle w:val="ListParagraph"/>
        <w:rPr>
          <w:rFonts w:cs="Times New Roman"/>
          <w:szCs w:val="24"/>
        </w:rPr>
      </w:pPr>
      <w:r w:rsidRPr="00B24844">
        <w:rPr>
          <w:rFonts w:cs="Times New Roman"/>
          <w:szCs w:val="24"/>
        </w:rPr>
        <w:t>Salah satu perspektif penting dalam konteks pekerjaan adalah kemampuan individu untuk menentukan rencana dan cara penyelesaian tugas yang dihadapi.</w:t>
      </w:r>
    </w:p>
    <w:p w:rsidR="0073234B" w:rsidRDefault="0073234B" w:rsidP="0073234B">
      <w:pPr>
        <w:pStyle w:val="ListParagraph"/>
        <w:numPr>
          <w:ilvl w:val="0"/>
          <w:numId w:val="6"/>
        </w:numPr>
        <w:rPr>
          <w:rFonts w:cs="Times New Roman"/>
          <w:szCs w:val="24"/>
        </w:rPr>
      </w:pPr>
      <w:r w:rsidRPr="00673841">
        <w:rPr>
          <w:rFonts w:cs="Times New Roman"/>
          <w:szCs w:val="24"/>
        </w:rPr>
        <w:t>Ancaman</w:t>
      </w:r>
    </w:p>
    <w:p w:rsidR="0073234B" w:rsidRDefault="0073234B" w:rsidP="0073234B">
      <w:pPr>
        <w:pStyle w:val="ListParagraph"/>
        <w:rPr>
          <w:rFonts w:cs="Times New Roman"/>
          <w:szCs w:val="24"/>
        </w:rPr>
      </w:pPr>
      <w:r w:rsidRPr="00B24844">
        <w:rPr>
          <w:rFonts w:cs="Times New Roman"/>
          <w:szCs w:val="24"/>
        </w:rPr>
        <w:lastRenderedPageBreak/>
        <w:t>Ancaman ini mencakup berbagai faktor yang dapat memengaruhi stabilitas pekerjaan.</w:t>
      </w:r>
    </w:p>
    <w:p w:rsidR="0073234B" w:rsidRPr="00EC4D0D" w:rsidRDefault="0073234B" w:rsidP="0073234B">
      <w:pPr>
        <w:rPr>
          <w:rFonts w:cs="Times New Roman"/>
          <w:szCs w:val="24"/>
        </w:rPr>
      </w:pPr>
    </w:p>
    <w:p w:rsidR="0073234B" w:rsidRDefault="0073234B" w:rsidP="0073234B">
      <w:pPr>
        <w:pStyle w:val="ListParagraph"/>
        <w:numPr>
          <w:ilvl w:val="0"/>
          <w:numId w:val="6"/>
        </w:numPr>
        <w:rPr>
          <w:rFonts w:cs="Times New Roman"/>
          <w:szCs w:val="24"/>
        </w:rPr>
      </w:pPr>
      <w:r w:rsidRPr="00673841">
        <w:rPr>
          <w:rFonts w:cs="Times New Roman"/>
          <w:szCs w:val="24"/>
        </w:rPr>
        <w:t>Kehilangan Pekerjaan Secara Keseluruhan</w:t>
      </w:r>
    </w:p>
    <w:p w:rsidR="0073234B" w:rsidRPr="00EC4D0D" w:rsidRDefault="0073234B" w:rsidP="0073234B">
      <w:pPr>
        <w:pStyle w:val="ListParagraph"/>
        <w:rPr>
          <w:rFonts w:cs="Times New Roman"/>
          <w:szCs w:val="24"/>
        </w:rPr>
      </w:pPr>
      <w:r w:rsidRPr="00B24844">
        <w:rPr>
          <w:rFonts w:cs="Times New Roman"/>
          <w:szCs w:val="24"/>
        </w:rPr>
        <w:t>Persepsi individu terhadap kemungkinan peristiwa negatif yang dapat berdampak pada pekerjaannya, seperti pemecatan sementara, merupakan salah satu bentuk ancaman kehilangan pekerjaan secara keseluruhan.</w:t>
      </w:r>
    </w:p>
    <w:p w:rsidR="0073234B" w:rsidRDefault="0073234B" w:rsidP="0073234B">
      <w:pPr>
        <w:pStyle w:val="ListParagraph"/>
        <w:numPr>
          <w:ilvl w:val="0"/>
          <w:numId w:val="6"/>
        </w:numPr>
        <w:spacing w:after="0"/>
        <w:rPr>
          <w:rFonts w:cs="Times New Roman"/>
          <w:szCs w:val="24"/>
        </w:rPr>
      </w:pPr>
      <w:r w:rsidRPr="00673841">
        <w:rPr>
          <w:rFonts w:cs="Times New Roman"/>
          <w:szCs w:val="24"/>
        </w:rPr>
        <w:t>Kerentanan</w:t>
      </w:r>
    </w:p>
    <w:p w:rsidR="0073234B" w:rsidRPr="00B24844" w:rsidRDefault="0073234B" w:rsidP="0073234B">
      <w:pPr>
        <w:pStyle w:val="ListParagraph"/>
        <w:spacing w:after="0"/>
        <w:rPr>
          <w:rFonts w:cs="Times New Roman"/>
          <w:szCs w:val="24"/>
        </w:rPr>
      </w:pPr>
      <w:r w:rsidRPr="00B24844">
        <w:rPr>
          <w:rFonts w:cs="Times New Roman"/>
          <w:szCs w:val="24"/>
        </w:rPr>
        <w:t>Kerentanan menggambarkan ketidakberdayaan individu dalam mencegah munculnya risiko yang dapat mempengaruhi fungsi pekerjaan secara keseluruhan. Semakin besar rasa ketidakberdayaan yang dirasakan, semakin tinggi pula tingkat ketidakstabilan dalam pekerjaan yang dialami oleh individu tersebut.</w:t>
      </w:r>
    </w:p>
    <w:p w:rsidR="0073234B" w:rsidRPr="00610555" w:rsidRDefault="0073234B" w:rsidP="0073234B">
      <w:pPr>
        <w:pStyle w:val="Heading4"/>
      </w:pPr>
      <w:bookmarkStart w:id="12" w:name="_Toc202109259"/>
      <w:r w:rsidRPr="00610555">
        <w:t xml:space="preserve">2.1.1.4 Indikator </w:t>
      </w:r>
      <w:r w:rsidRPr="00D95219">
        <w:rPr>
          <w:i/>
          <w:iCs w:val="0"/>
        </w:rPr>
        <w:t>Job Insecurity</w:t>
      </w:r>
      <w:bookmarkEnd w:id="12"/>
    </w:p>
    <w:p w:rsidR="0073234B" w:rsidRPr="00B87E18" w:rsidRDefault="0073234B" w:rsidP="0073234B">
      <w:pPr>
        <w:spacing w:after="0"/>
        <w:ind w:firstLine="720"/>
        <w:rPr>
          <w:rFonts w:cs="Times New Roman"/>
          <w:szCs w:val="24"/>
        </w:rPr>
      </w:pPr>
      <w:r w:rsidRPr="00B87E18">
        <w:rPr>
          <w:rFonts w:cs="Times New Roman"/>
          <w:szCs w:val="24"/>
        </w:rPr>
        <w:t>Menurut Ashford (2001)</w:t>
      </w:r>
      <w:r w:rsidR="005C1065">
        <w:rPr>
          <w:rFonts w:cs="Times New Roman"/>
          <w:szCs w:val="24"/>
        </w:rPr>
        <w:fldChar w:fldCharType="begin" w:fldLock="1"/>
      </w:r>
      <w:r>
        <w:rPr>
          <w:rFonts w:cs="Times New Roman"/>
          <w:szCs w:val="24"/>
        </w:rPr>
        <w:instrText>ADDIN CSL_CITATION {"citationItems":[{"id":"ITEM-1","itemData":{"abstract":"Tujuan dari penelitian ini adalah untuk mengetahui pengaruh job insecurity dan job stress terhadap turnover intention. Metode penelitian menggunakan metode deskriptif dan verifikatif dengan pendekatan kuantitatif. Pengumpulan data menggunakan sampel dengan jumlah responden sebanyak 42 orang. Analisis dan pengujian hipotesis yang digunakan adalah metode regresi linear berganda dengan instrumen penelitian menggunakan kuesioner. Hasil penelitian menunjukan bahwa job insecurity berpengaruh positif signifikan terhadap turnover intention, dan job stress berpengaruh positif siginifikan terhadap turnover intention","author":[{"dropping-particle":"","family":"Audina","given":"Vika","non-dropping-particle":"","parse-names":false,"suffix":""},{"dropping-particle":"","family":"Kusmayadi","given":"Tatang","non-dropping-particle":"","parse-names":false,"suffix":""}],"container-title":"Sains &amp; Manajemen Akuntansi","id":"ITEM-1","issue":"1","issued":{"date-parts":[["2018"]]},"page":"85-101","title":"PENGARUH JOB INSECURITY DAN JOB STRESS TERHADAP TURNOVER INTENTION (Studi Pada Staff Industri Farmasi Lucas Group Bandung","type":"article-journal","volume":"X"},"uris":["http://www.mendeley.com/documents/?uuid=2ff377f8-9f82-4fec-bbdb-90d825c54e8b"]}],"mendeley":{"formattedCitation":"(Audina &amp; Kusmayadi, 2018)","manualFormatting":"(dalam Audina &amp; Kusmayadi, 2018)","plainTextFormattedCitation":"(Audina &amp; Kusmayadi, 2018)","previouslyFormattedCitation":"(Audina &amp; Kusmayadi, 2018)"},"properties":{"noteIndex":0},"schema":"https://github.com/citation-style-language/schema/raw/master/csl-citation.json"}</w:instrText>
      </w:r>
      <w:r w:rsidR="005C1065">
        <w:rPr>
          <w:rFonts w:cs="Times New Roman"/>
          <w:szCs w:val="24"/>
        </w:rPr>
        <w:fldChar w:fldCharType="separate"/>
      </w:r>
      <w:r w:rsidRPr="006C6106">
        <w:rPr>
          <w:rFonts w:cs="Times New Roman"/>
          <w:noProof/>
          <w:szCs w:val="24"/>
        </w:rPr>
        <w:t>(</w:t>
      </w:r>
      <w:r>
        <w:rPr>
          <w:rFonts w:cs="Times New Roman"/>
          <w:noProof/>
          <w:szCs w:val="24"/>
        </w:rPr>
        <w:t xml:space="preserve">dalam </w:t>
      </w:r>
      <w:r w:rsidRPr="006C6106">
        <w:rPr>
          <w:rFonts w:cs="Times New Roman"/>
          <w:noProof/>
          <w:szCs w:val="24"/>
        </w:rPr>
        <w:t>Audina &amp; Kusmayadi, 2018)</w:t>
      </w:r>
      <w:r w:rsidR="005C1065">
        <w:rPr>
          <w:rFonts w:cs="Times New Roman"/>
          <w:szCs w:val="24"/>
        </w:rPr>
        <w:fldChar w:fldCharType="end"/>
      </w:r>
      <w:r w:rsidRPr="00B87E18">
        <w:rPr>
          <w:rFonts w:cs="Times New Roman"/>
          <w:szCs w:val="24"/>
        </w:rPr>
        <w:t xml:space="preserve">, indikator variabel </w:t>
      </w:r>
      <w:r w:rsidRPr="00B87E18">
        <w:rPr>
          <w:rFonts w:cs="Times New Roman"/>
          <w:i/>
          <w:iCs/>
          <w:szCs w:val="24"/>
        </w:rPr>
        <w:t>job insecurity</w:t>
      </w:r>
      <w:r w:rsidRPr="00B87E18">
        <w:rPr>
          <w:rFonts w:cs="Times New Roman"/>
          <w:szCs w:val="24"/>
        </w:rPr>
        <w:t xml:space="preserve"> dapat dijelaskan melalui beberapa aspek berikut:</w:t>
      </w:r>
    </w:p>
    <w:p w:rsidR="0073234B" w:rsidRDefault="0073234B" w:rsidP="0073234B">
      <w:pPr>
        <w:pStyle w:val="ListParagraph"/>
        <w:numPr>
          <w:ilvl w:val="0"/>
          <w:numId w:val="7"/>
        </w:numPr>
        <w:spacing w:after="0"/>
        <w:rPr>
          <w:rFonts w:cs="Times New Roman"/>
          <w:szCs w:val="24"/>
        </w:rPr>
      </w:pPr>
      <w:r w:rsidRPr="00B24844">
        <w:rPr>
          <w:rFonts w:cs="Times New Roman"/>
          <w:szCs w:val="24"/>
        </w:rPr>
        <w:t>Makna pekerjaan bagi individu</w:t>
      </w:r>
    </w:p>
    <w:p w:rsidR="0073234B" w:rsidRDefault="0073234B" w:rsidP="0073234B">
      <w:pPr>
        <w:pStyle w:val="ListParagraph"/>
        <w:rPr>
          <w:rFonts w:cs="Times New Roman"/>
          <w:szCs w:val="24"/>
        </w:rPr>
      </w:pPr>
      <w:r w:rsidRPr="00B24844">
        <w:rPr>
          <w:rFonts w:cs="Times New Roman"/>
          <w:szCs w:val="24"/>
        </w:rPr>
        <w:t>Pekerjaan memiliki insentif positif yang berkontribusi pada kemajuan karier, sehingga dianggap penting bagi perkembangan profesional seseorang. Indikator ini diukur berdasarkan tanggapan responden mengenai sejauh mana pekerjaan yang</w:t>
      </w:r>
      <w:r>
        <w:rPr>
          <w:rFonts w:cs="Times New Roman"/>
          <w:szCs w:val="24"/>
        </w:rPr>
        <w:t xml:space="preserve"> karyawan </w:t>
      </w:r>
      <w:r w:rsidRPr="00B24844">
        <w:rPr>
          <w:rFonts w:cs="Times New Roman"/>
          <w:szCs w:val="24"/>
        </w:rPr>
        <w:t>lakukan memiliki arti penting dan memberikan dampak signifikan terhadap karier</w:t>
      </w:r>
      <w:r>
        <w:rPr>
          <w:rFonts w:cs="Times New Roman"/>
          <w:szCs w:val="24"/>
        </w:rPr>
        <w:t xml:space="preserve"> karyawan</w:t>
      </w:r>
      <w:r w:rsidRPr="00B24844">
        <w:rPr>
          <w:rFonts w:cs="Times New Roman"/>
          <w:szCs w:val="24"/>
        </w:rPr>
        <w:t>.</w:t>
      </w:r>
    </w:p>
    <w:p w:rsidR="0073234B" w:rsidRDefault="0073234B" w:rsidP="0073234B">
      <w:pPr>
        <w:pStyle w:val="ListParagraph"/>
        <w:numPr>
          <w:ilvl w:val="0"/>
          <w:numId w:val="7"/>
        </w:numPr>
        <w:rPr>
          <w:rFonts w:cs="Times New Roman"/>
          <w:szCs w:val="24"/>
        </w:rPr>
      </w:pPr>
      <w:r w:rsidRPr="00B87E18">
        <w:rPr>
          <w:rFonts w:cs="Times New Roman"/>
          <w:szCs w:val="24"/>
        </w:rPr>
        <w:t>Tingkat ancaman yang dirasakan terhadap aspek pekerjaan tertentu</w:t>
      </w:r>
    </w:p>
    <w:p w:rsidR="0073234B" w:rsidRPr="00D26A19" w:rsidRDefault="0073234B" w:rsidP="0073234B">
      <w:pPr>
        <w:pStyle w:val="ListParagraph"/>
        <w:rPr>
          <w:rFonts w:cs="Times New Roman"/>
          <w:szCs w:val="24"/>
        </w:rPr>
      </w:pPr>
      <w:r w:rsidRPr="00B24844">
        <w:rPr>
          <w:rFonts w:cs="Times New Roman"/>
          <w:szCs w:val="24"/>
        </w:rPr>
        <w:lastRenderedPageBreak/>
        <w:t>Ancaman ini mengacu pada persepsi karyawan terhadap risiko yang dapat memengaruhi bagian tertentu dari pekerjaa</w:t>
      </w:r>
      <w:r>
        <w:rPr>
          <w:rFonts w:cs="Times New Roman"/>
          <w:szCs w:val="24"/>
        </w:rPr>
        <w:t xml:space="preserve">n karyawan </w:t>
      </w:r>
      <w:r w:rsidRPr="00B24844">
        <w:rPr>
          <w:rFonts w:cs="Times New Roman"/>
          <w:szCs w:val="24"/>
        </w:rPr>
        <w:t xml:space="preserve">. Indikator ini dinilai melalui respons karyawan mengenai kemampuan </w:t>
      </w:r>
      <w:r>
        <w:rPr>
          <w:rFonts w:cs="Times New Roman"/>
          <w:szCs w:val="24"/>
        </w:rPr>
        <w:t xml:space="preserve">karyawan </w:t>
      </w:r>
      <w:r w:rsidRPr="00B24844">
        <w:rPr>
          <w:rFonts w:cs="Times New Roman"/>
          <w:szCs w:val="24"/>
        </w:rPr>
        <w:t>untuk tetap melaksanakan tanggung jawab meskipun terdapat ancaman yang dirasakan.</w:t>
      </w:r>
    </w:p>
    <w:p w:rsidR="0073234B" w:rsidRDefault="0073234B" w:rsidP="0073234B">
      <w:pPr>
        <w:pStyle w:val="ListParagraph"/>
        <w:numPr>
          <w:ilvl w:val="0"/>
          <w:numId w:val="7"/>
        </w:numPr>
        <w:rPr>
          <w:rFonts w:cs="Times New Roman"/>
          <w:szCs w:val="24"/>
        </w:rPr>
      </w:pPr>
      <w:r w:rsidRPr="00B24844">
        <w:rPr>
          <w:rFonts w:cs="Times New Roman"/>
          <w:szCs w:val="24"/>
        </w:rPr>
        <w:t>Tingkat ancaman yang mungkin memengaruhi pekerjaan secara keseluruhan</w:t>
      </w:r>
    </w:p>
    <w:p w:rsidR="0073234B" w:rsidRPr="00B24844" w:rsidRDefault="0073234B" w:rsidP="0073234B">
      <w:pPr>
        <w:pStyle w:val="ListParagraph"/>
        <w:rPr>
          <w:rFonts w:cs="Times New Roman"/>
          <w:szCs w:val="24"/>
        </w:rPr>
      </w:pPr>
      <w:r w:rsidRPr="00B24844">
        <w:rPr>
          <w:rFonts w:cs="Times New Roman"/>
          <w:szCs w:val="24"/>
        </w:rPr>
        <w:t xml:space="preserve">Ancaman ini mencakup risiko yang dapat berdampak pada pekerjaan secara umum. Indikator ini diukur melalui tanggapan responden terkait perasaan </w:t>
      </w:r>
      <w:r>
        <w:rPr>
          <w:rFonts w:cs="Times New Roman"/>
          <w:szCs w:val="24"/>
        </w:rPr>
        <w:t xml:space="preserve">karyawan </w:t>
      </w:r>
      <w:r w:rsidRPr="00B24844">
        <w:rPr>
          <w:rFonts w:cs="Times New Roman"/>
          <w:szCs w:val="24"/>
        </w:rPr>
        <w:t>terhadap kemungkinan ancaman tersebut dan bagaimana hal itu dapat memengaruhi kinerja</w:t>
      </w:r>
      <w:r>
        <w:rPr>
          <w:rFonts w:cs="Times New Roman"/>
          <w:szCs w:val="24"/>
        </w:rPr>
        <w:t xml:space="preserve"> karyawan </w:t>
      </w:r>
      <w:r w:rsidRPr="00B24844">
        <w:rPr>
          <w:rFonts w:cs="Times New Roman"/>
          <w:szCs w:val="24"/>
        </w:rPr>
        <w:t>secara keseluruhan.</w:t>
      </w:r>
    </w:p>
    <w:p w:rsidR="0073234B" w:rsidRDefault="0073234B" w:rsidP="0073234B">
      <w:pPr>
        <w:pStyle w:val="ListParagraph"/>
        <w:numPr>
          <w:ilvl w:val="0"/>
          <w:numId w:val="7"/>
        </w:numPr>
        <w:rPr>
          <w:rFonts w:cs="Times New Roman"/>
          <w:szCs w:val="24"/>
        </w:rPr>
      </w:pPr>
      <w:r w:rsidRPr="00B24844">
        <w:rPr>
          <w:rFonts w:cs="Times New Roman"/>
          <w:szCs w:val="24"/>
        </w:rPr>
        <w:t>Pentingnya kemampuan individu dalam menghadapi peluang kerja</w:t>
      </w:r>
    </w:p>
    <w:p w:rsidR="0073234B" w:rsidRPr="00B24844" w:rsidRDefault="0073234B" w:rsidP="0073234B">
      <w:pPr>
        <w:pStyle w:val="ListParagraph"/>
        <w:spacing w:after="0"/>
        <w:rPr>
          <w:rFonts w:cs="Times New Roman"/>
          <w:szCs w:val="24"/>
        </w:rPr>
      </w:pPr>
      <w:r w:rsidRPr="00B24844">
        <w:rPr>
          <w:rFonts w:cs="Times New Roman"/>
          <w:szCs w:val="24"/>
        </w:rPr>
        <w:t>Indikator ini mencerminkan sejauh mana masyarakat atau individu menghargai kemampuan karyawan dalam memanfaatkan setiap peluang kerja yang ada, yang berkontribusi pada keberlanjutan pekerjaan</w:t>
      </w:r>
      <w:r>
        <w:rPr>
          <w:rFonts w:cs="Times New Roman"/>
          <w:szCs w:val="24"/>
        </w:rPr>
        <w:t xml:space="preserve"> karyawan</w:t>
      </w:r>
      <w:r w:rsidRPr="00B24844">
        <w:rPr>
          <w:rFonts w:cs="Times New Roman"/>
          <w:szCs w:val="24"/>
        </w:rPr>
        <w:t>.</w:t>
      </w:r>
    </w:p>
    <w:p w:rsidR="0073234B" w:rsidRPr="00DD6840" w:rsidRDefault="0073234B" w:rsidP="0073234B">
      <w:pPr>
        <w:pStyle w:val="Heading3"/>
        <w:rPr>
          <w:i w:val="0"/>
          <w:iCs w:val="0"/>
        </w:rPr>
      </w:pPr>
      <w:bookmarkStart w:id="13" w:name="_Toc198048949"/>
      <w:bookmarkStart w:id="14" w:name="_Toc198049742"/>
      <w:bookmarkStart w:id="15" w:name="_Toc202109260"/>
      <w:r w:rsidRPr="00DD6840">
        <w:rPr>
          <w:i w:val="0"/>
          <w:iCs w:val="0"/>
        </w:rPr>
        <w:t>2.1.2 Karakteristik Pekerjaan</w:t>
      </w:r>
      <w:bookmarkEnd w:id="13"/>
      <w:bookmarkEnd w:id="14"/>
      <w:bookmarkEnd w:id="15"/>
    </w:p>
    <w:p w:rsidR="0073234B" w:rsidRDefault="0073234B" w:rsidP="0073234B">
      <w:pPr>
        <w:pStyle w:val="Heading4"/>
      </w:pPr>
      <w:bookmarkStart w:id="16" w:name="_Toc202109261"/>
      <w:r w:rsidRPr="00E00AF4">
        <w:t>2.1.2.1 Pengertian Karakteristik Pekerjaan</w:t>
      </w:r>
      <w:bookmarkEnd w:id="16"/>
    </w:p>
    <w:p w:rsidR="0073234B" w:rsidRDefault="0073234B" w:rsidP="0073234B">
      <w:pPr>
        <w:spacing w:after="0"/>
        <w:ind w:firstLine="720"/>
        <w:rPr>
          <w:rFonts w:cs="Times New Roman"/>
          <w:szCs w:val="24"/>
        </w:rPr>
      </w:pPr>
      <w:r>
        <w:rPr>
          <w:rFonts w:cs="Times New Roman"/>
          <w:szCs w:val="24"/>
        </w:rPr>
        <w:t xml:space="preserve">Karakteristik </w:t>
      </w:r>
      <w:r w:rsidRPr="00D26A19">
        <w:rPr>
          <w:rFonts w:cs="Times New Roman"/>
          <w:szCs w:val="24"/>
        </w:rPr>
        <w:t>pekerjaan perlu dirancang dengan cara yang terstruktur melalui proses pengaturan tugas, yang meliputi pengorganisasian aktivitas yang dilakukan baik secara individu maupun tim dalam konteks suatu perusahaan atau organisasi.</w:t>
      </w:r>
      <w:r w:rsidRPr="00A90A01">
        <w:rPr>
          <w:rFonts w:cs="Times New Roman"/>
          <w:szCs w:val="24"/>
        </w:rPr>
        <w:t xml:space="preserve">Hal ini melibatkan pengaturan struktur kerja, tanggung jawab, serta </w:t>
      </w:r>
      <w:r w:rsidRPr="00A90A01">
        <w:rPr>
          <w:rFonts w:cs="Times New Roman"/>
          <w:szCs w:val="24"/>
        </w:rPr>
        <w:lastRenderedPageBreak/>
        <w:t xml:space="preserve">interaksi antar anggota tim untuk memastikan bahwa setiap aspek pekerjaan dapat berkontribusi secara optimal terhadap tujuan organisasi. </w:t>
      </w:r>
      <w:r w:rsidRPr="009C1F29">
        <w:rPr>
          <w:rFonts w:cs="Times New Roman"/>
        </w:rPr>
        <w:t>Dengan mengenali secara mendalam aspek-aspek suatu tugas, organisasi dapat mewujudkan suasana kerja yang semakin efektif dan mendukung peningkatan hasil kerja.</w:t>
      </w:r>
      <w:r w:rsidRPr="00A90A01">
        <w:rPr>
          <w:rFonts w:cs="Times New Roman"/>
          <w:szCs w:val="24"/>
        </w:rPr>
        <w:t>Menurut Robbins</w:t>
      </w:r>
      <w:r w:rsidR="005C1065">
        <w:rPr>
          <w:rFonts w:cs="Times New Roman"/>
          <w:szCs w:val="24"/>
        </w:rPr>
        <w:fldChar w:fldCharType="begin" w:fldLock="1"/>
      </w:r>
      <w:r>
        <w:rPr>
          <w:rFonts w:cs="Times New Roman"/>
          <w:szCs w:val="24"/>
        </w:rPr>
        <w:instrText>ADDIN CSL_CITATION {"citationItems":[{"id":"ITEM-1","itemData":{"abstract":"The success of the company in achieving the goals is inseparable from the role of employees, it does not only expect employees who perform well, each company also need employees who can make extra contributions. The extra contribution that being issues are the contribution of individuals that exceed the role demands at work and they are not rewarded for their work performance. This extra contribution behavior is called Organizational Citizenship Behavior (OCB). The purpose of this study is to analyze and discuss the effect of job involvement and job characteristics on OCB of the employees at the production section of PT. Campina Ice Cream Industry Surabaya. Sampling in this study used a saturated sampling technique. The sample used is amounted to 80 respondents of PT. Campina Ice Cream Industry Surabaya from production unit. Data collection techniques that used was questionnaires and interviews. The data were analyzed by using multiple linear regression analysis with the SPSS 18 program. The results showed that both job involvement and job characteristic has impact on OCB.","author":[{"dropping-particle":"","family":"Warapsari","given":"Esti Bakti","non-dropping-particle":"","parse-names":false,"suffix":""}],"container-title":"Jurnal Ilmu Manajemen","id":"ITEM-1","issue":"4","issued":{"date-parts":[["2019"]]},"page":"1137-1144","title":"Organizational citizenship behavior (OCB) karyawan bagian produksi PT. Campina Ice Cream Industry Surabaya","type":"article-journal","volume":"7"},"uris":["http://www.mendeley.com/documents/?uuid=799f171b-7e01-4ca0-96a1-f07b955f5e9f"]}],"mendeley":{"formattedCitation":"(Warapsari, 2019)","manualFormatting":"(dalam Warapsari, 2019)","plainTextFormattedCitation":"(Warapsari, 2019)","previouslyFormattedCitation":"(Warapsari, 2019)"},"properties":{"noteIndex":0},"schema":"https://github.com/citation-style-language/schema/raw/master/csl-citation.json"}</w:instrText>
      </w:r>
      <w:r w:rsidR="005C1065">
        <w:rPr>
          <w:rFonts w:cs="Times New Roman"/>
          <w:szCs w:val="24"/>
        </w:rPr>
        <w:fldChar w:fldCharType="separate"/>
      </w:r>
      <w:r w:rsidRPr="002D02A8">
        <w:rPr>
          <w:rFonts w:cs="Times New Roman"/>
          <w:noProof/>
          <w:szCs w:val="24"/>
        </w:rPr>
        <w:t>(</w:t>
      </w:r>
      <w:r>
        <w:rPr>
          <w:rFonts w:cs="Times New Roman"/>
          <w:noProof/>
          <w:szCs w:val="24"/>
        </w:rPr>
        <w:t xml:space="preserve">dalam </w:t>
      </w:r>
      <w:r w:rsidRPr="002D02A8">
        <w:rPr>
          <w:rFonts w:cs="Times New Roman"/>
          <w:noProof/>
          <w:szCs w:val="24"/>
        </w:rPr>
        <w:t>Warapsari, 2019)</w:t>
      </w:r>
      <w:r w:rsidR="005C1065">
        <w:rPr>
          <w:rFonts w:cs="Times New Roman"/>
          <w:szCs w:val="24"/>
        </w:rPr>
        <w:fldChar w:fldCharType="end"/>
      </w:r>
      <w:r w:rsidRPr="00A90A01">
        <w:rPr>
          <w:rFonts w:cs="Times New Roman"/>
          <w:szCs w:val="24"/>
        </w:rPr>
        <w:t xml:space="preserve">, karakteristik pekerjaan dapat dipahami sebagai pendekatan dalam merancang pekerjaan yang mencakup proses pelaksanaan tugas-tugas yang akan dilakukan, metode yang digunakan, serta hubungan antar pekerjaan di dalam suatu perusahaan. Rancangan ini bertujuan untuk menentukan bagaimana setiap tugas saling berinteraksi dan berkontribusi terhadap efisiensi operasional organisasi. Karakteristik pekerjaan erat kaitannya dengan perancangan pekerjaan, di mana pekerjaan yang efektif harus melampaui sekadar daftar tugas yang harus diselesaikan. Beberapa pekerjaan menuntut karyawan untuk memanfaatkan berbagai keterampilan yang relevan guna mencapai hasil yang optimal </w:t>
      </w:r>
      <w:r w:rsidR="005C1065">
        <w:rPr>
          <w:rFonts w:cs="Times New Roman"/>
          <w:szCs w:val="24"/>
        </w:rPr>
        <w:fldChar w:fldCharType="begin" w:fldLock="1"/>
      </w:r>
      <w:r>
        <w:rPr>
          <w:rFonts w:cs="Times New Roman"/>
          <w:szCs w:val="24"/>
        </w:rPr>
        <w:instrText>ADDIN CSL_CITATION {"citationItems":[{"id":"ITEM-1","itemData":{"author":[{"dropping-particle":"","family":"Tahir","given":"S F","non-dropping-particle":"","parse-names":false,"suffix":""},{"dropping-particle":"","family":"Taroreh","given":"R N","non-dropping-particle":"","parse-names":false,"suffix":""},{"dropping-particle":"","family":"Trang","given":"I","non-dropping-particle":"","parse-names":false,"suffix":""}],"container-title":"Pengaruh Karakteristik… 2121 Jurnal EMBA","id":"ITEM-1","issue":"2","issued":{"date-parts":[["2019"]]},"page":"2303-1174","title":"Pengaruh Karakteristik Pekerjaan Dan Stres Kerja Terhadap Prestasi Kerja Karyawan Pada Bank Syariah Mandiri Cabang Manado the Effect of Job Characteristics and Work Stress on Employee Work Performance in Bank Mandiri Syariah Branch Manado","type":"article-journal","volume":"7"},"uris":["http://www.mendeley.com/documents/?uuid=7b2a89f0-99ea-4b5c-939e-c4399bde71cb"]}],"mendeley":{"formattedCitation":"(Tahir et al., 2019)","plainTextFormattedCitation":"(Tahir et al., 2019)","previouslyFormattedCitation":"(Tahir et al., 2019)"},"properties":{"noteIndex":0},"schema":"https://github.com/citation-style-language/schema/raw/master/csl-citation.json"}</w:instrText>
      </w:r>
      <w:r w:rsidR="005C1065">
        <w:rPr>
          <w:rFonts w:cs="Times New Roman"/>
          <w:szCs w:val="24"/>
        </w:rPr>
        <w:fldChar w:fldCharType="separate"/>
      </w:r>
      <w:r w:rsidRPr="002D02A8">
        <w:rPr>
          <w:rFonts w:cs="Times New Roman"/>
          <w:noProof/>
          <w:szCs w:val="24"/>
        </w:rPr>
        <w:t>(Tahir et al., 2019)</w:t>
      </w:r>
      <w:r w:rsidR="005C1065">
        <w:rPr>
          <w:rFonts w:cs="Times New Roman"/>
          <w:szCs w:val="24"/>
        </w:rPr>
        <w:fldChar w:fldCharType="end"/>
      </w:r>
      <w:r>
        <w:rPr>
          <w:rFonts w:cs="Times New Roman"/>
          <w:szCs w:val="24"/>
        </w:rPr>
        <w:t xml:space="preserve">. </w:t>
      </w:r>
    </w:p>
    <w:p w:rsidR="0073234B" w:rsidRDefault="0073234B" w:rsidP="0073234B">
      <w:pPr>
        <w:spacing w:after="0"/>
        <w:ind w:firstLine="720"/>
        <w:rPr>
          <w:rFonts w:cs="Times New Roman"/>
          <w:szCs w:val="24"/>
        </w:rPr>
      </w:pPr>
      <w:r w:rsidRPr="00020FEE">
        <w:rPr>
          <w:rFonts w:cs="Times New Roman"/>
          <w:szCs w:val="24"/>
        </w:rPr>
        <w:t xml:space="preserve">Karakteristik pekerjaan menjadi fondasi bagi produktivitas suatu organisasi, di mana desain pekerjaan yang efektif memiliki peran krusial dalam mencapai kesuksesan dan keberlanjutan organisasi tersebut. Pekerjaan yang dirancang dengan baik tidak hanya mampu menarik dan mempertahankan tenaga kerja yang berkualitas, tetapi juga dapat meningkatkan kinerja karyawan untuk menghasilkan produk dan layanan yang berkualitas tinggi. </w:t>
      </w:r>
      <w:r w:rsidRPr="000C2694">
        <w:rPr>
          <w:rFonts w:cs="Times New Roman"/>
          <w:szCs w:val="24"/>
        </w:rPr>
        <w:t>Memahami secara mendalam unsur-unsur utama dalam suatu pekerjaan sangat berperan dalam membangun suasana kerja yang produktif dan berkesinambungan</w:t>
      </w:r>
      <w:r w:rsidR="005C1065">
        <w:rPr>
          <w:rFonts w:cs="Times New Roman"/>
          <w:szCs w:val="24"/>
        </w:rPr>
        <w:fldChar w:fldCharType="begin" w:fldLock="1"/>
      </w:r>
      <w:r>
        <w:rPr>
          <w:rFonts w:cs="Times New Roman"/>
          <w:szCs w:val="24"/>
        </w:rPr>
        <w:instrText>ADDIN CSL_CITATION {"citationItems":[{"id":"ITEM-1","itemData":{"DOI":"10.59024/jumek.v2i2.355","ISSN":"2964-1632","abstract":"Human resources are the key that must be paid attention to because human resources or workforce play an important role in the success and achievement of an organization's goals. The organization itself is a collection of several people who try to carry out the organization's goals as best as possible. By increasing the quality of human resources, it is hoped that it can improve employee performance. Every company will always try to improve the performance of its employees, with the hope that company and individual goals can be achieved. Work is a human obligation that must be fulfilled with the aim of meeting life's needs now and in the future. Working is not just about earning income and pursuing wealth, but working must also be based on the norms and rules that exist in the workplace.\r  ","author":[{"dropping-particle":"","family":"Nynda Rahmatika","given":"","non-dropping-particle":"","parse-names":false,"suffix":""},{"dropping-particle":"","family":"Zusmawati Zusmawati","given":"","non-dropping-particle":"","parse-names":false,"suffix":""}],"container-title":"Jurnal Manajemen dan Ekonomi Kreatif","id":"ITEM-1","issue":"2","issued":{"date-parts":[["2024"]]},"page":"156-165","title":"Dampak Karakteristik Individu Dan Karakteristik Pekerjaan Terhadap Kinerja Karyawan","type":"article-journal","volume":"2"},"uris":["http://www.mendeley.com/documents/?uuid=2e66f706-7091-4db3-a206-4ad03c596f4c"]}],"mendeley":{"formattedCitation":"(Nynda Rahmatika &amp; Zusmawati Zusmawati, 2024)","plainTextFormattedCitation":"(Nynda Rahmatika &amp; Zusmawati Zusmawati, 2024)","previouslyFormattedCitation":"(Nynda Rahmatika &amp; Zusmawati Zusmawati, 2024)"},"properties":{"noteIndex":0},"schema":"https://github.com/citation-style-language/schema/raw/master/csl-citation.json"}</w:instrText>
      </w:r>
      <w:r w:rsidR="005C1065">
        <w:rPr>
          <w:rFonts w:cs="Times New Roman"/>
          <w:szCs w:val="24"/>
        </w:rPr>
        <w:fldChar w:fldCharType="separate"/>
      </w:r>
      <w:r w:rsidRPr="00020FEE">
        <w:rPr>
          <w:rFonts w:cs="Times New Roman"/>
          <w:noProof/>
          <w:szCs w:val="24"/>
        </w:rPr>
        <w:t>(Nynda Rahmatika &amp; Zusmawati Zusmawati, 2024)</w:t>
      </w:r>
      <w:r w:rsidR="005C1065">
        <w:rPr>
          <w:rFonts w:cs="Times New Roman"/>
          <w:szCs w:val="24"/>
        </w:rPr>
        <w:fldChar w:fldCharType="end"/>
      </w:r>
      <w:r w:rsidRPr="00020FEE">
        <w:rPr>
          <w:rFonts w:cs="Times New Roman"/>
          <w:szCs w:val="24"/>
        </w:rPr>
        <w:t xml:space="preserve">. Menurut Elbadiansyah (2019), </w:t>
      </w:r>
      <w:r w:rsidRPr="000C2694">
        <w:rPr>
          <w:rFonts w:cs="Times New Roman"/>
          <w:szCs w:val="24"/>
        </w:rPr>
        <w:lastRenderedPageBreak/>
        <w:t>Karakteristik pekerjaan adalah konsep dalam desain kerja yang menggambarkan bagaimana suatu peran dilaksanakan, khususnya berkaitan dengan distribusi tugas dan tanggung jawab yang diberikan kepada karyawan. Karakteristik tersebut mencakup elemen pekerjaan, berbagai jenis aktivitas yang dilakukan, tingkat tanggung jawab yang dipegang, serta kepuasan yang dialami individu saat menjalankan tugasnya.</w:t>
      </w:r>
      <w:r w:rsidRPr="00020FEE">
        <w:rPr>
          <w:rFonts w:cs="Times New Roman"/>
          <w:szCs w:val="24"/>
        </w:rPr>
        <w:t>Pekerjaan yang secara intrinsik memberikan kepuasan cenderung lebih memotivasi individu dibandingkan dengan pekerjaan yang kurang memuaskan. Namun, meskipun karakteristik pekerjaan sesuai dengan kemampuan individu dan lingkungan kerja mendukung, hal ini tidak secara otomatis menjamin pencapaian prestasi kerja yang optimal. Dengan kata lain, terdapat faktor-faktor lain di luar karakteristik pekerjaan dan kemampuan individu yang turut memengaruhi kinerja seorang karyawan</w:t>
      </w:r>
      <w:r>
        <w:rPr>
          <w:rFonts w:cs="Times New Roman"/>
          <w:szCs w:val="24"/>
        </w:rPr>
        <w:t>. K</w:t>
      </w:r>
      <w:r w:rsidRPr="00901D1A">
        <w:rPr>
          <w:rFonts w:cs="Times New Roman"/>
          <w:szCs w:val="24"/>
        </w:rPr>
        <w:t xml:space="preserve">arakteristik pekerjaan adalah tugas yang diemban pegawai beserta tanggung jawab di dalamnya. </w:t>
      </w:r>
      <w:r w:rsidRPr="00295098">
        <w:rPr>
          <w:rFonts w:cs="Times New Roman"/>
          <w:szCs w:val="24"/>
        </w:rPr>
        <w:t>Karakteristik pekerjaan mencerminkan unsur-unsur utama dalam pelaksanaan tugas, seperti besarnya tanggung jawab, variasi pekerjaan yang dijalankan, serta tingkat kepuasan yang dirasakan dari aktivitas tersebut</w:t>
      </w:r>
      <w:r w:rsidR="005C1065">
        <w:rPr>
          <w:rFonts w:cs="Times New Roman"/>
          <w:szCs w:val="24"/>
        </w:rPr>
        <w:fldChar w:fldCharType="begin" w:fldLock="1"/>
      </w:r>
      <w:r>
        <w:rPr>
          <w:rFonts w:cs="Times New Roman"/>
          <w:szCs w:val="24"/>
        </w:rPr>
        <w:instrText>ADDIN CSL_CITATION {"citationItems":[{"id":"ITEM-1","itemData":{"author":[{"dropping-particle":"","family":"Firmansyah","given":"Ananda Gusty","non-dropping-particle":"","parse-names":false,"suffix":""},{"dropping-particle":"","family":"Samosir","given":"Suhaila Husna","non-dropping-particle":"","parse-names":false,"suffix":""},{"dropping-particle":"","family":"Lubis","given":"Anggia Sari","non-dropping-particle":"","parse-names":false,"suffix":""},{"dropping-particle":"","family":"Sembiring","given":"Zamalludin","non-dropping-particle":"","parse-names":false,"suffix":""},{"dropping-particle":"","family":"Safina","given":"Wan Dian","non-dropping-particle":"","parse-names":false,"suffix":""}],"id":"ITEM-1","issue":"2","issued":{"date-parts":[["2024"]]},"page":"1050-1058","title":"PENGARUH LINGKUNGAN KERJA INTERNAL , KARAKTERISTIK PEKERJAAN DAN KOMITMEN ORGANISASI TERHADAP KINERJA","type":"article-journal","volume":"4"},"uris":["http://www.mendeley.com/documents/?uuid=6ccabb09-677e-4188-a5ba-4d951fe5fbc0"]}],"mendeley":{"formattedCitation":"(Firmansyah et al., 2024)","plainTextFormattedCitation":"(Firmansyah et al., 2024)","previouslyFormattedCitation":"(Firmansyah et al., 2024)"},"properties":{"noteIndex":0},"schema":"https://github.com/citation-style-language/schema/raw/master/csl-citation.json"}</w:instrText>
      </w:r>
      <w:r w:rsidR="005C1065">
        <w:rPr>
          <w:rFonts w:cs="Times New Roman"/>
          <w:szCs w:val="24"/>
        </w:rPr>
        <w:fldChar w:fldCharType="separate"/>
      </w:r>
      <w:r w:rsidRPr="00901D1A">
        <w:rPr>
          <w:rFonts w:cs="Times New Roman"/>
          <w:noProof/>
          <w:szCs w:val="24"/>
        </w:rPr>
        <w:t>(Firmansyah et al., 2024)</w:t>
      </w:r>
      <w:r w:rsidR="005C1065">
        <w:rPr>
          <w:rFonts w:cs="Times New Roman"/>
          <w:szCs w:val="24"/>
        </w:rPr>
        <w:fldChar w:fldCharType="end"/>
      </w:r>
      <w:r w:rsidRPr="00901D1A">
        <w:rPr>
          <w:rFonts w:cs="Times New Roman"/>
          <w:szCs w:val="24"/>
        </w:rPr>
        <w:t>.</w:t>
      </w:r>
    </w:p>
    <w:p w:rsidR="0073234B" w:rsidRDefault="0073234B" w:rsidP="0073234B">
      <w:pPr>
        <w:spacing w:after="0"/>
        <w:ind w:firstLine="720"/>
        <w:rPr>
          <w:rFonts w:cs="Times New Roman"/>
          <w:szCs w:val="24"/>
        </w:rPr>
      </w:pPr>
      <w:r w:rsidRPr="00D767E3">
        <w:rPr>
          <w:rFonts w:cs="Times New Roman"/>
          <w:szCs w:val="24"/>
        </w:rPr>
        <w:t xml:space="preserve">Dapat disimpullkan dari beberapa pengertian di atas bahwa karakteristik pekerjaan merupakan elemen penting dalam desain pekerjaan yang mencakup penetapan tugas, tanggung jawab, dan interaksi antar karyawan, yang berkontribusi pada produktivitas dan keberhasilan organisasi; desain yang baik tidak hanya meningkatkan kepuasan dan kinerja karyawan, </w:t>
      </w:r>
      <w:r>
        <w:rPr>
          <w:rFonts w:cs="Times New Roman"/>
          <w:szCs w:val="24"/>
        </w:rPr>
        <w:t>n</w:t>
      </w:r>
      <w:r w:rsidRPr="00295098">
        <w:rPr>
          <w:rFonts w:cs="Times New Roman"/>
          <w:szCs w:val="24"/>
        </w:rPr>
        <w:t>amun juga menjamin bahwa setiap elemen dalam pekerjaan berkolaborasi secara harmonis demi meraih sasaran yang telah ditetapkan bersama.</w:t>
      </w:r>
    </w:p>
    <w:p w:rsidR="0073234B" w:rsidRPr="00295098" w:rsidRDefault="0073234B" w:rsidP="0073234B">
      <w:pPr>
        <w:pStyle w:val="Heading4"/>
      </w:pPr>
      <w:bookmarkStart w:id="17" w:name="_Toc202109262"/>
      <w:r w:rsidRPr="00295098">
        <w:lastRenderedPageBreak/>
        <w:t>2.1.2.2 Faktor-Faktor Yang Mempengaruhi Karakteristik Pekerjaan</w:t>
      </w:r>
      <w:bookmarkEnd w:id="17"/>
    </w:p>
    <w:p w:rsidR="0073234B" w:rsidRDefault="0073234B" w:rsidP="0073234B">
      <w:pPr>
        <w:spacing w:after="0"/>
        <w:ind w:firstLine="720"/>
        <w:rPr>
          <w:rFonts w:cs="Times New Roman"/>
          <w:szCs w:val="24"/>
        </w:rPr>
      </w:pPr>
      <w:r w:rsidRPr="00765ADC">
        <w:rPr>
          <w:rFonts w:cs="Times New Roman"/>
          <w:szCs w:val="24"/>
        </w:rPr>
        <w:t>Menurut Supyadi(</w:t>
      </w:r>
      <w:r>
        <w:rPr>
          <w:rFonts w:cs="Times New Roman"/>
          <w:szCs w:val="24"/>
        </w:rPr>
        <w:t xml:space="preserve">dalam </w:t>
      </w:r>
      <w:r w:rsidRPr="00765ADC">
        <w:rPr>
          <w:rFonts w:cs="Times New Roman"/>
          <w:szCs w:val="24"/>
        </w:rPr>
        <w:t>Nynda Rahmatika &amp; Zusmawati Zusmawati, 2024), terdapat tiga faktor yang memengaruhi karakteristik pekerjaan, yaitu:</w:t>
      </w:r>
    </w:p>
    <w:p w:rsidR="0073234B" w:rsidRDefault="0073234B" w:rsidP="0073234B">
      <w:pPr>
        <w:spacing w:after="0"/>
        <w:ind w:firstLine="720"/>
        <w:rPr>
          <w:rFonts w:cs="Times New Roman"/>
          <w:szCs w:val="24"/>
        </w:rPr>
      </w:pPr>
    </w:p>
    <w:p w:rsidR="0073234B" w:rsidRPr="00765ADC" w:rsidRDefault="0073234B" w:rsidP="0073234B">
      <w:pPr>
        <w:spacing w:after="0"/>
        <w:ind w:firstLine="720"/>
        <w:rPr>
          <w:rFonts w:cs="Times New Roman"/>
          <w:szCs w:val="24"/>
        </w:rPr>
      </w:pPr>
    </w:p>
    <w:p w:rsidR="0073234B" w:rsidRDefault="0073234B" w:rsidP="0073234B">
      <w:pPr>
        <w:pStyle w:val="ListParagraph"/>
        <w:numPr>
          <w:ilvl w:val="0"/>
          <w:numId w:val="8"/>
        </w:numPr>
        <w:spacing w:after="0"/>
        <w:rPr>
          <w:rFonts w:cs="Times New Roman"/>
          <w:szCs w:val="24"/>
        </w:rPr>
      </w:pPr>
      <w:r>
        <w:rPr>
          <w:rFonts w:cs="Times New Roman"/>
          <w:szCs w:val="24"/>
        </w:rPr>
        <w:t>Aspek Personal</w:t>
      </w:r>
    </w:p>
    <w:p w:rsidR="0073234B" w:rsidRPr="00295098" w:rsidRDefault="0073234B" w:rsidP="0073234B">
      <w:pPr>
        <w:pStyle w:val="ListParagraph"/>
        <w:rPr>
          <w:rFonts w:cs="Times New Roman"/>
          <w:szCs w:val="24"/>
        </w:rPr>
      </w:pPr>
      <w:r w:rsidRPr="00C97061">
        <w:rPr>
          <w:rFonts w:cs="Times New Roman"/>
          <w:szCs w:val="24"/>
        </w:rPr>
        <w:t>Mencakup kapasitas individu, keahlian, riwayat keluarga, rekam jejak pengalaman, status sosial, serta karakteristik demografis seseorang</w:t>
      </w:r>
      <w:r w:rsidRPr="00901D1A">
        <w:rPr>
          <w:rFonts w:cs="Times New Roman"/>
          <w:szCs w:val="24"/>
        </w:rPr>
        <w:t>. Selain itu, minat, sikap, dan kebutuhan individu dalam konteks pekerjaan juga termasuk dalam faktor ini.</w:t>
      </w:r>
    </w:p>
    <w:p w:rsidR="0073234B" w:rsidRDefault="0073234B" w:rsidP="0073234B">
      <w:pPr>
        <w:pStyle w:val="ListParagraph"/>
        <w:numPr>
          <w:ilvl w:val="0"/>
          <w:numId w:val="8"/>
        </w:numPr>
        <w:rPr>
          <w:rFonts w:cs="Times New Roman"/>
          <w:szCs w:val="24"/>
        </w:rPr>
      </w:pPr>
      <w:r w:rsidRPr="00901D1A">
        <w:rPr>
          <w:rFonts w:cs="Times New Roman"/>
          <w:szCs w:val="24"/>
        </w:rPr>
        <w:t>Faktor Psikologis</w:t>
      </w:r>
    </w:p>
    <w:p w:rsidR="0073234B" w:rsidRPr="00C97061" w:rsidRDefault="0073234B" w:rsidP="0073234B">
      <w:pPr>
        <w:pStyle w:val="ListParagraph"/>
        <w:rPr>
          <w:rFonts w:cs="Times New Roman"/>
        </w:rPr>
      </w:pPr>
      <w:r w:rsidRPr="00C97061">
        <w:rPr>
          <w:rFonts w:cs="Times New Roman"/>
        </w:rPr>
        <w:t>Termasuk unsur-unsur seperti cara pandang, fungsi dalam organisasi, pola perilaku, karakter individu, dorongan internal, serta tingkat kepuasan terhadap pekerjaan yang semuanya dapat memengaruhi cara seseorang melaksanakan tugasnya.</w:t>
      </w:r>
    </w:p>
    <w:p w:rsidR="0073234B" w:rsidRDefault="0073234B" w:rsidP="0073234B">
      <w:pPr>
        <w:pStyle w:val="ListParagraph"/>
        <w:numPr>
          <w:ilvl w:val="0"/>
          <w:numId w:val="8"/>
        </w:numPr>
        <w:rPr>
          <w:rFonts w:cs="Times New Roman"/>
          <w:szCs w:val="24"/>
        </w:rPr>
      </w:pPr>
      <w:r>
        <w:rPr>
          <w:rFonts w:cs="Times New Roman"/>
          <w:szCs w:val="24"/>
        </w:rPr>
        <w:t>Aspek</w:t>
      </w:r>
      <w:r w:rsidRPr="00901D1A">
        <w:rPr>
          <w:rFonts w:cs="Times New Roman"/>
          <w:szCs w:val="24"/>
        </w:rPr>
        <w:t xml:space="preserve"> Organisasi</w:t>
      </w:r>
    </w:p>
    <w:p w:rsidR="0073234B" w:rsidRPr="00901D1A" w:rsidRDefault="0073234B" w:rsidP="0073234B">
      <w:pPr>
        <w:pStyle w:val="ListParagraph"/>
        <w:spacing w:after="0"/>
        <w:rPr>
          <w:rFonts w:cs="Times New Roman"/>
          <w:szCs w:val="24"/>
        </w:rPr>
      </w:pPr>
      <w:r w:rsidRPr="00C97061">
        <w:rPr>
          <w:rFonts w:cs="Times New Roman"/>
          <w:szCs w:val="24"/>
        </w:rPr>
        <w:t>Mencakup tatanan struktur, rancangan peran, gaya kepemimpinan, serta mekanisme pemberian apresiasi di lingkungan kerja.</w:t>
      </w:r>
      <w:r w:rsidRPr="00901D1A">
        <w:rPr>
          <w:rFonts w:cs="Times New Roman"/>
          <w:szCs w:val="24"/>
        </w:rPr>
        <w:t>Aspek-aspek seperti manajemen, supervisi langsung, lingkungan sosial, komunikasi, keamanan, monotonitas pekerjaan, dan penghasilan juga berkontribusi terhadap karakteristik pekerjaan yang ada.</w:t>
      </w:r>
    </w:p>
    <w:p w:rsidR="0073234B" w:rsidRPr="00DD324C" w:rsidRDefault="0073234B" w:rsidP="0073234B">
      <w:pPr>
        <w:pStyle w:val="Heading4"/>
      </w:pPr>
      <w:bookmarkStart w:id="18" w:name="_Toc202109263"/>
      <w:r w:rsidRPr="00DD324C">
        <w:lastRenderedPageBreak/>
        <w:t>2.1.2.3 Indikator Karakteristik Pekerjaan</w:t>
      </w:r>
      <w:bookmarkEnd w:id="18"/>
    </w:p>
    <w:p w:rsidR="0073234B" w:rsidRPr="003A65D3" w:rsidRDefault="0073234B" w:rsidP="0073234B">
      <w:pPr>
        <w:spacing w:after="0"/>
        <w:ind w:firstLine="720"/>
        <w:rPr>
          <w:rFonts w:cs="Times New Roman"/>
          <w:szCs w:val="24"/>
        </w:rPr>
      </w:pPr>
      <w:r w:rsidRPr="003A65D3">
        <w:rPr>
          <w:rFonts w:cs="Times New Roman"/>
          <w:szCs w:val="24"/>
        </w:rPr>
        <w:t>Indikator karakteristik pekerjaan menurut Robbins(</w:t>
      </w:r>
      <w:r>
        <w:rPr>
          <w:rFonts w:cs="Times New Roman"/>
          <w:szCs w:val="24"/>
        </w:rPr>
        <w:t xml:space="preserve">dalam </w:t>
      </w:r>
      <w:r w:rsidRPr="003A65D3">
        <w:rPr>
          <w:rFonts w:cs="Times New Roman"/>
          <w:szCs w:val="24"/>
        </w:rPr>
        <w:t>Warapsari, 2019) mencakup beberapa aspek penting sebagai berikut:</w:t>
      </w:r>
    </w:p>
    <w:p w:rsidR="0073234B" w:rsidRDefault="0073234B" w:rsidP="0073234B">
      <w:pPr>
        <w:pStyle w:val="ListParagraph"/>
        <w:numPr>
          <w:ilvl w:val="0"/>
          <w:numId w:val="9"/>
        </w:numPr>
        <w:spacing w:after="0"/>
        <w:rPr>
          <w:rFonts w:cs="Times New Roman"/>
          <w:szCs w:val="24"/>
        </w:rPr>
      </w:pPr>
      <w:r w:rsidRPr="00901D1A">
        <w:rPr>
          <w:rFonts w:cs="Times New Roman"/>
          <w:szCs w:val="24"/>
        </w:rPr>
        <w:t>Keanekaragaman Keterampilan (</w:t>
      </w:r>
      <w:r w:rsidRPr="00901D1A">
        <w:rPr>
          <w:rFonts w:cs="Times New Roman"/>
          <w:i/>
          <w:iCs/>
          <w:szCs w:val="24"/>
        </w:rPr>
        <w:t>Skill Variety</w:t>
      </w:r>
      <w:r w:rsidRPr="00901D1A">
        <w:rPr>
          <w:rFonts w:cs="Times New Roman"/>
          <w:szCs w:val="24"/>
        </w:rPr>
        <w:t>)</w:t>
      </w:r>
    </w:p>
    <w:p w:rsidR="0073234B" w:rsidRDefault="0073234B" w:rsidP="0073234B">
      <w:pPr>
        <w:pStyle w:val="ListParagraph"/>
        <w:rPr>
          <w:rFonts w:cs="Times New Roman"/>
          <w:szCs w:val="24"/>
        </w:rPr>
      </w:pPr>
      <w:r w:rsidRPr="00C97061">
        <w:rPr>
          <w:rFonts w:cs="Times New Roman"/>
          <w:szCs w:val="24"/>
        </w:rPr>
        <w:t>Hal ini menggambarkan tingkat keberagaman aktivitas dalam suatu pekerjaan yang menuntut penggunaan berbagai keahlian dan kompetensi yang beragam.</w:t>
      </w:r>
    </w:p>
    <w:p w:rsidR="0073234B" w:rsidRDefault="0073234B" w:rsidP="0073234B">
      <w:pPr>
        <w:pStyle w:val="ListParagraph"/>
        <w:numPr>
          <w:ilvl w:val="0"/>
          <w:numId w:val="9"/>
        </w:numPr>
        <w:rPr>
          <w:rFonts w:cs="Times New Roman"/>
          <w:szCs w:val="24"/>
        </w:rPr>
      </w:pPr>
      <w:r w:rsidRPr="00901D1A">
        <w:rPr>
          <w:rFonts w:cs="Times New Roman"/>
          <w:szCs w:val="24"/>
        </w:rPr>
        <w:t>Identitas Tugas (</w:t>
      </w:r>
      <w:r w:rsidRPr="00901D1A">
        <w:rPr>
          <w:rFonts w:cs="Times New Roman"/>
          <w:i/>
          <w:iCs/>
          <w:szCs w:val="24"/>
        </w:rPr>
        <w:t>Task Identity</w:t>
      </w:r>
      <w:r w:rsidRPr="00901D1A">
        <w:rPr>
          <w:rFonts w:cs="Times New Roman"/>
          <w:szCs w:val="24"/>
        </w:rPr>
        <w:t>)</w:t>
      </w:r>
    </w:p>
    <w:p w:rsidR="0073234B" w:rsidRPr="00901D1A" w:rsidRDefault="0073234B" w:rsidP="0073234B">
      <w:pPr>
        <w:pStyle w:val="ListParagraph"/>
        <w:rPr>
          <w:rFonts w:cs="Times New Roman"/>
          <w:szCs w:val="24"/>
        </w:rPr>
      </w:pPr>
      <w:r w:rsidRPr="00901D1A">
        <w:rPr>
          <w:rFonts w:cs="Times New Roman"/>
          <w:szCs w:val="24"/>
        </w:rPr>
        <w:t xml:space="preserve">Ini menunjukkan tingkat di mana pekerjaan dapat diselesaikan secara utuh dan dapat dikenali, </w:t>
      </w:r>
      <w:r>
        <w:rPr>
          <w:rFonts w:cs="Times New Roman"/>
          <w:szCs w:val="24"/>
        </w:rPr>
        <w:t>d</w:t>
      </w:r>
      <w:r w:rsidRPr="00980CA0">
        <w:rPr>
          <w:rFonts w:cs="Times New Roman"/>
          <w:szCs w:val="24"/>
        </w:rPr>
        <w:t>engan demikian, karyawan merasa bahwa sumbangsih mereka memiliki dampak penting dalam mencapai tujuan utama pekerjaan.</w:t>
      </w:r>
    </w:p>
    <w:p w:rsidR="0073234B" w:rsidRDefault="0073234B" w:rsidP="0073234B">
      <w:pPr>
        <w:pStyle w:val="ListParagraph"/>
        <w:numPr>
          <w:ilvl w:val="0"/>
          <w:numId w:val="9"/>
        </w:numPr>
        <w:rPr>
          <w:rFonts w:cs="Times New Roman"/>
          <w:szCs w:val="24"/>
        </w:rPr>
      </w:pPr>
      <w:r w:rsidRPr="00901D1A">
        <w:rPr>
          <w:rFonts w:cs="Times New Roman"/>
          <w:szCs w:val="24"/>
        </w:rPr>
        <w:t>Arti Tugas (</w:t>
      </w:r>
      <w:r w:rsidRPr="00901D1A">
        <w:rPr>
          <w:rFonts w:cs="Times New Roman"/>
          <w:i/>
          <w:iCs/>
          <w:szCs w:val="24"/>
        </w:rPr>
        <w:t>Task Significance</w:t>
      </w:r>
      <w:r w:rsidRPr="00901D1A">
        <w:rPr>
          <w:rFonts w:cs="Times New Roman"/>
          <w:szCs w:val="24"/>
        </w:rPr>
        <w:t>)</w:t>
      </w:r>
    </w:p>
    <w:p w:rsidR="0073234B" w:rsidRPr="00901D1A" w:rsidRDefault="0073234B" w:rsidP="0073234B">
      <w:pPr>
        <w:pStyle w:val="ListParagraph"/>
        <w:rPr>
          <w:rFonts w:cs="Times New Roman"/>
          <w:szCs w:val="24"/>
        </w:rPr>
      </w:pPr>
      <w:r w:rsidRPr="00901D1A">
        <w:rPr>
          <w:rFonts w:cs="Times New Roman"/>
          <w:szCs w:val="24"/>
        </w:rPr>
        <w:t>Ini menggambarkan sejauh mana pekerjaan memberikan dampak yang signifikan terhadap kehidupan orang lain atau pekerjaan</w:t>
      </w:r>
      <w:r>
        <w:rPr>
          <w:rFonts w:cs="Times New Roman"/>
          <w:szCs w:val="24"/>
        </w:rPr>
        <w:t xml:space="preserve"> karyawan</w:t>
      </w:r>
      <w:r w:rsidRPr="00901D1A">
        <w:rPr>
          <w:rFonts w:cs="Times New Roman"/>
          <w:szCs w:val="24"/>
        </w:rPr>
        <w:t>.</w:t>
      </w:r>
    </w:p>
    <w:p w:rsidR="0073234B" w:rsidRDefault="0073234B" w:rsidP="0073234B">
      <w:pPr>
        <w:pStyle w:val="ListParagraph"/>
        <w:numPr>
          <w:ilvl w:val="0"/>
          <w:numId w:val="9"/>
        </w:numPr>
        <w:rPr>
          <w:rFonts w:cs="Times New Roman"/>
          <w:szCs w:val="24"/>
        </w:rPr>
      </w:pPr>
      <w:r w:rsidRPr="00901D1A">
        <w:rPr>
          <w:rFonts w:cs="Times New Roman"/>
          <w:szCs w:val="24"/>
        </w:rPr>
        <w:t>Otonomi (</w:t>
      </w:r>
      <w:r w:rsidRPr="00901D1A">
        <w:rPr>
          <w:rFonts w:cs="Times New Roman"/>
          <w:i/>
          <w:iCs/>
          <w:szCs w:val="24"/>
        </w:rPr>
        <w:t>Autonomy</w:t>
      </w:r>
      <w:r w:rsidRPr="00901D1A">
        <w:rPr>
          <w:rFonts w:cs="Times New Roman"/>
          <w:szCs w:val="24"/>
        </w:rPr>
        <w:t>)</w:t>
      </w:r>
    </w:p>
    <w:p w:rsidR="0073234B" w:rsidRPr="00980CA0" w:rsidRDefault="0073234B" w:rsidP="0073234B">
      <w:pPr>
        <w:pStyle w:val="ListParagraph"/>
        <w:rPr>
          <w:rFonts w:cs="Times New Roman"/>
          <w:color w:val="auto"/>
          <w:szCs w:val="24"/>
        </w:rPr>
      </w:pPr>
      <w:r w:rsidRPr="00980CA0">
        <w:rPr>
          <w:rFonts w:cs="Times New Roman"/>
          <w:color w:val="auto"/>
          <w:shd w:val="clear" w:color="auto" w:fill="FFFFFF"/>
        </w:rPr>
        <w:t>Ini berkaitan dengan sejauh mana individu memiliki kebebasan untuk mengatur waktu pelaksanaan tugas dan memilih cara yang dianggap paling efisien untuk menyelesaikan pekerjaannya.</w:t>
      </w:r>
    </w:p>
    <w:p w:rsidR="0073234B" w:rsidRDefault="0073234B" w:rsidP="0073234B">
      <w:pPr>
        <w:pStyle w:val="ListParagraph"/>
        <w:numPr>
          <w:ilvl w:val="0"/>
          <w:numId w:val="9"/>
        </w:numPr>
        <w:rPr>
          <w:rFonts w:cs="Times New Roman"/>
          <w:szCs w:val="24"/>
        </w:rPr>
      </w:pPr>
      <w:r w:rsidRPr="00901D1A">
        <w:rPr>
          <w:rFonts w:cs="Times New Roman"/>
          <w:szCs w:val="24"/>
        </w:rPr>
        <w:t>Umpan Balik (</w:t>
      </w:r>
      <w:r w:rsidRPr="00901D1A">
        <w:rPr>
          <w:rFonts w:cs="Times New Roman"/>
          <w:i/>
          <w:iCs/>
          <w:szCs w:val="24"/>
        </w:rPr>
        <w:t>Feedback</w:t>
      </w:r>
      <w:r w:rsidRPr="00901D1A">
        <w:rPr>
          <w:rFonts w:cs="Times New Roman"/>
          <w:szCs w:val="24"/>
        </w:rPr>
        <w:t>)</w:t>
      </w:r>
    </w:p>
    <w:p w:rsidR="0073234B" w:rsidRPr="00901D1A" w:rsidRDefault="0073234B" w:rsidP="0073234B">
      <w:pPr>
        <w:pStyle w:val="ListParagraph"/>
        <w:spacing w:after="0"/>
        <w:rPr>
          <w:rFonts w:cs="Times New Roman"/>
          <w:szCs w:val="24"/>
        </w:rPr>
      </w:pPr>
      <w:r w:rsidRPr="00901D1A">
        <w:rPr>
          <w:rFonts w:cs="Times New Roman"/>
          <w:szCs w:val="24"/>
        </w:rPr>
        <w:t xml:space="preserve">Ini mencakup informasi langsung dan jelas mengenai efektivitas kinerja individu dalam melaksanakan tugas, yang membantu mereka memahami seberapa baik </w:t>
      </w:r>
      <w:r>
        <w:rPr>
          <w:rFonts w:cs="Times New Roman"/>
          <w:szCs w:val="24"/>
        </w:rPr>
        <w:t xml:space="preserve">karyawan </w:t>
      </w:r>
      <w:r w:rsidRPr="00901D1A">
        <w:rPr>
          <w:rFonts w:cs="Times New Roman"/>
          <w:szCs w:val="24"/>
        </w:rPr>
        <w:t>melakukan pekerjaan.</w:t>
      </w:r>
    </w:p>
    <w:p w:rsidR="0073234B" w:rsidRPr="00DD6840" w:rsidRDefault="0073234B" w:rsidP="0073234B">
      <w:pPr>
        <w:pStyle w:val="Heading3"/>
        <w:rPr>
          <w:i w:val="0"/>
          <w:iCs w:val="0"/>
        </w:rPr>
      </w:pPr>
      <w:bookmarkStart w:id="19" w:name="_Toc198048950"/>
      <w:bookmarkStart w:id="20" w:name="_Toc198049743"/>
      <w:bookmarkStart w:id="21" w:name="_Toc202109264"/>
      <w:r w:rsidRPr="00DD6840">
        <w:rPr>
          <w:i w:val="0"/>
          <w:iCs w:val="0"/>
        </w:rPr>
        <w:lastRenderedPageBreak/>
        <w:t>2.1.3 Budaya Kerja</w:t>
      </w:r>
      <w:bookmarkEnd w:id="19"/>
      <w:bookmarkEnd w:id="20"/>
      <w:bookmarkEnd w:id="21"/>
    </w:p>
    <w:p w:rsidR="0073234B" w:rsidRDefault="0073234B" w:rsidP="0073234B">
      <w:pPr>
        <w:pStyle w:val="Heading4"/>
      </w:pPr>
      <w:bookmarkStart w:id="22" w:name="_Toc202109265"/>
      <w:r w:rsidRPr="00FB6CFD">
        <w:t>2.1.3.1 Pengertian Budaya Kerja</w:t>
      </w:r>
      <w:bookmarkEnd w:id="22"/>
    </w:p>
    <w:p w:rsidR="0073234B" w:rsidRDefault="0073234B" w:rsidP="0073234B">
      <w:pPr>
        <w:spacing w:after="0"/>
        <w:ind w:firstLine="720"/>
        <w:rPr>
          <w:rFonts w:cs="Times New Roman"/>
          <w:szCs w:val="24"/>
        </w:rPr>
      </w:pPr>
      <w:r w:rsidRPr="00980CA0">
        <w:rPr>
          <w:rFonts w:cs="Times New Roman"/>
        </w:rPr>
        <w:t>Budaya kerja biasanya dipahami sebagai landasan filosofis yang menjadi pedoman bersama bagi seluruh anggota organisasi, karena dapat dituangkan secara resmi dalam aturan maupun kebijakan perusahaan. Ketika budaya kerja dijadikan sebagai rujukan dalam penyusunan peraturan, baik pimpinan maupun karyawan akan terhubung secara tidak langsung, sehingga perilaku dan sikap mereka akan selaras dengan tujuan serta nilai-nilai organisasi. Proses internalisasi ini pada akhirnya membentuk sumber daya manusia yang profesional dan memiliki integritas tinggi</w:t>
      </w:r>
      <w:r w:rsidR="005C1065">
        <w:rPr>
          <w:rFonts w:cs="Times New Roman"/>
          <w:szCs w:val="24"/>
        </w:rPr>
        <w:fldChar w:fldCharType="begin" w:fldLock="1"/>
      </w:r>
      <w:r>
        <w:rPr>
          <w:rFonts w:cs="Times New Roman"/>
          <w:szCs w:val="24"/>
        </w:rPr>
        <w:instrText>ADDIN CSL_CITATION {"citationItems":[{"id":"ITEM-1","itemData":{"ISSN":"2598-9804","abstract":"This study aims to determine, (1) whether leadership style, work culture and work discipline in a simultaneous persial significantly influence employee performance at PT. Bank Rakyat Indonesia (Persero), Tbk. Nganjuk Branch. (2) Does the work culture significantly influence employee performance at PT. Bank Rakyat Indonesia (Persero), Tbk. Nganjuk Branch (3) Does work discipline have a significant effect on employee performance at PT. Bank Rakyat Indonesia (Persero), Tbk. Nganjuk Branch. This research includes the type of quantitative research. The population in this study are all employees in the company at PT. Bank Rakyat Indonesia (Persero), Tbk. Nganjuk Branch which numbered 112 employees. The instruments used in this study were questionnaires used to reveal data on leadership research variables, work culture and work discipline. Data analysis techniques used were Validity Test, Reliability Test and Classic Assumption Test. The results of this study are, (1) The leadership style in a significantly significant way affects the performance of employees at PT. Bank Rakyat Indonesia (Persero), Tbk. Nganjuk Branch (2) The work culture in a significant way has an effect on the performance of employees at PT. Bank Rakyat Indonesia (Persero), Tbk. Branch Nganjuk (3) Work discipline in a significant manner influences employee performance at PT. Bank Rakyat Indonesia (Persero), Tbk. Nganjuk Branch.","author":[{"dropping-particle":"","family":"Rema Mulyani","given":"Euis Lisnawati","non-dropping-particle":"","parse-names":false,"suffix":""}],"container-title":"Jurnal Ekonomak","id":"ITEM-1","issue":"3","issued":{"date-parts":[["2022"]]},"page":"75","title":"Pengaruh Budaya Kerja dan Disiplin Kerja terhadap Kinerja Karyawan CV. Saga Multi Industri 1","type":"article-journal","volume":"8"},"uris":["http://www.mendeley.com/documents/?uuid=6603ac38-6e66-4bac-a070-00d83043f220"]}],"mendeley":{"formattedCitation":"(Rema Mulyani, 2022)","plainTextFormattedCitation":"(Rema Mulyani, 2022)","previouslyFormattedCitation":"(Rema Mulyani, 2022)"},"properties":{"noteIndex":0},"schema":"https://github.com/citation-style-language/schema/raw/master/csl-citation.json"}</w:instrText>
      </w:r>
      <w:r w:rsidR="005C1065">
        <w:rPr>
          <w:rFonts w:cs="Times New Roman"/>
          <w:szCs w:val="24"/>
        </w:rPr>
        <w:fldChar w:fldCharType="separate"/>
      </w:r>
      <w:r w:rsidRPr="005C78B5">
        <w:rPr>
          <w:rFonts w:cs="Times New Roman"/>
          <w:noProof/>
          <w:szCs w:val="24"/>
        </w:rPr>
        <w:t>(Rema Mulyani, 2022)</w:t>
      </w:r>
      <w:r w:rsidR="005C1065">
        <w:rPr>
          <w:rFonts w:cs="Times New Roman"/>
          <w:szCs w:val="24"/>
        </w:rPr>
        <w:fldChar w:fldCharType="end"/>
      </w:r>
      <w:r w:rsidRPr="00E3763D">
        <w:rPr>
          <w:rFonts w:cs="Times New Roman"/>
          <w:szCs w:val="24"/>
        </w:rPr>
        <w:t>. Menurut</w:t>
      </w:r>
      <w:r w:rsidR="005C1065">
        <w:rPr>
          <w:rFonts w:cs="Times New Roman"/>
          <w:szCs w:val="24"/>
        </w:rPr>
        <w:fldChar w:fldCharType="begin" w:fldLock="1"/>
      </w:r>
      <w:r>
        <w:rPr>
          <w:rFonts w:cs="Times New Roman"/>
          <w:szCs w:val="24"/>
        </w:rPr>
        <w:instrText>ADDIN CSL_CITATION {"citationItems":[{"id":"ITEM-1","itemData":{"DOI":"10.32528/ipteks.v4i1.2109","ISSN":"2459-9921","abstract":"Penelitian ini membahas tentang motivasi kerja, lingkungan kerja dan budaya kerja terhadap kinerja karyawan. Motivasi kerja (X1), Lingkungan kerja (X2), dan budaya kerja (X3) merupakan variabel independen dan kinerja karyawan sebagai variabel dependen (Y). Populasi dari penelitian ini adalah karyawan Dinas Sosial Kabupaten Jember yang menguji 32 orang. Alat analisis yang digunakan dalam penelitian ini yaitu uji validitas, uji reliabilitas, uji asumsi klasik, analisis regresi linier berganda, uji T, uji F dan uji R2. Hasil pengujian hipotesis pertama (H1) menunjukkan tidak ada pengaruh yang signifikan antara motivasi kerja terhadap kinerja karyawan dengan tingkat signifikasi sebesar 0,549 (p&gt; 0,05). Hipotesis kedua (H2) menunjukkan ada pengaruh yang signifikan antara Lingkungan terhadap kinerja karyawan dengan tingkat signifikasi sebesar 0,009 (p &lt;0,05). Hipotesis tiga (H3) menunjukkan ada pengaruh yang signifikan antara lingkungan kerja terhadap turnover intention dengan tingkat signifikasi sebesar 0,005 (p &lt;0,05).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author":[{"dropping-particle":"","family":"Adha","given":"Risky Nur","non-dropping-particle":"","parse-names":false,"suffix":""},{"dropping-particle":"","family":"Qomariah","given":"Nurul","non-dropping-particle":"","parse-names":false,"suffix":""},{"dropping-particle":"","family":"Hafidzi","given":"Achmad Hasan","non-dropping-particle":"","parse-names":false,"suffix":""}],"container-title":"Jurnal Penelitian IPTEKS","id":"ITEM-1","issue":"1","issued":{"date-parts":[["2019"]]},"page":"47","title":"Pengaruh Motivasi Kerja, Lingkungan Kerja, Budaya Kerja Terhadap Kinerja Karyawan Dinas Sosial Kabupaten Jember","type":"article-journal","volume":"4"},"uris":["http://www.mendeley.com/documents/?uuid=063e2295-f34e-4380-b8d0-35bb2cd30187"]}],"mendeley":{"formattedCitation":"(Adha et al., 2019)","plainTextFormattedCitation":"(Adha et al., 2019)","previouslyFormattedCitation":"(Adha et al., 2019)"},"properties":{"noteIndex":0},"schema":"https://github.com/citation-style-language/schema/raw/master/csl-citation.json"}</w:instrText>
      </w:r>
      <w:r w:rsidR="005C1065">
        <w:rPr>
          <w:rFonts w:cs="Times New Roman"/>
          <w:szCs w:val="24"/>
        </w:rPr>
        <w:fldChar w:fldCharType="separate"/>
      </w:r>
      <w:r w:rsidRPr="005C78B5">
        <w:rPr>
          <w:rFonts w:cs="Times New Roman"/>
          <w:noProof/>
          <w:szCs w:val="24"/>
        </w:rPr>
        <w:t>(Adha et al., 2019)</w:t>
      </w:r>
      <w:r w:rsidR="005C1065">
        <w:rPr>
          <w:rFonts w:cs="Times New Roman"/>
          <w:szCs w:val="24"/>
        </w:rPr>
        <w:fldChar w:fldCharType="end"/>
      </w:r>
      <w:r w:rsidRPr="00E3763D">
        <w:rPr>
          <w:rFonts w:cs="Times New Roman"/>
          <w:szCs w:val="24"/>
        </w:rPr>
        <w:t xml:space="preserve">, </w:t>
      </w:r>
      <w:r w:rsidRPr="00C723B5">
        <w:rPr>
          <w:rFonts w:cs="Times New Roman"/>
          <w:szCs w:val="24"/>
        </w:rPr>
        <w:t>Budaya kerja adalah kumpulan kebiasaan yang secara konsisten diterapkan oleh setiap individu dalam suatu organisasi.</w:t>
      </w:r>
      <w:r w:rsidRPr="00E3763D">
        <w:rPr>
          <w:rFonts w:cs="Times New Roman"/>
          <w:szCs w:val="24"/>
        </w:rPr>
        <w:t>Budaya kerja memiliki peranan yang krusial bagi sebuah perusahaan karena menjadi ciri khas yang membedakan satu perusahaan dari yang lainnya. Budaya kerja juga berfungsi sebagai proses pengajaran yang mencakup pengetahuan, keterampilan, dan sikap tertentu, sehingga karyawan dapat meningkatkan keterampilan mereka dan melaksanakan tanggung jawab dengan lebih baik sesuai dengan standar yang ditetapkan (Mangkunegara, 2015).</w:t>
      </w:r>
    </w:p>
    <w:p w:rsidR="0073234B" w:rsidRDefault="0073234B" w:rsidP="0073234B">
      <w:pPr>
        <w:spacing w:after="0"/>
        <w:ind w:firstLine="720"/>
        <w:rPr>
          <w:rFonts w:cs="Times New Roman"/>
          <w:szCs w:val="24"/>
        </w:rPr>
      </w:pPr>
      <w:r w:rsidRPr="00BC5577">
        <w:rPr>
          <w:rFonts w:cs="Times New Roman"/>
          <w:szCs w:val="24"/>
        </w:rPr>
        <w:t xml:space="preserve">Idealnya, budaya kerja dirancang untuk mencapai tujuan organisasi sambil juga memenuhi aspirasi individu para pekerja. Budaya kerja sering dianggap sebagai praktik yang fundamental, dan para pemimpin mendukung pengembangan budaya kerja karena dapat meningkatkan keterampilan pekerja, yang pada gilirannya meningkatkan produktivitas. Meskipun demikian, perlu diingat bahwa </w:t>
      </w:r>
      <w:r w:rsidRPr="00BC5577">
        <w:rPr>
          <w:rFonts w:cs="Times New Roman"/>
          <w:szCs w:val="24"/>
        </w:rPr>
        <w:lastRenderedPageBreak/>
        <w:t>manfaat ini harus dipertimbangkan bersama dengan waktu yang dihabiskan untuk pelatihan pekerja</w:t>
      </w:r>
      <w:r w:rsidR="005C1065">
        <w:rPr>
          <w:rFonts w:cs="Times New Roman"/>
          <w:szCs w:val="24"/>
        </w:rPr>
        <w:fldChar w:fldCharType="begin" w:fldLock="1"/>
      </w:r>
      <w:r>
        <w:rPr>
          <w:rFonts w:cs="Times New Roman"/>
          <w:szCs w:val="24"/>
        </w:rPr>
        <w:instrText>ADDIN CSL_CITATION {"citationItems":[{"id":"ITEM-1","itemData":{"DOI":"10.31933/jemsi.v3i5.990","abstract":"… kinerja pegawai, Pengaruh budaya kerja terhadap kinerja pegawai, Pengaruh disiplin kerja terhadap kinerja pegawai … disiplin kerja terhadap kinerja pegawai pada Badan Keuangan …","author":[{"dropping-particle":"","family":"Kusumawati","given":"Iko","non-dropping-particle":"","parse-names":false,"suffix":""},{"dropping-particle":"","family":"Fauzi","given":"Achmad","non-dropping-particle":"","parse-names":false,"suffix":""},{"dropping-particle":"","family":"Amini","given":"Mukti","non-dropping-particle":"","parse-names":false,"suffix":""}],"container-title":"Economic Journal of Information Systems Management","id":"ITEM-1","issue":"5","issued":{"date-parts":[["2022"]]},"page":"540-552","title":"Pengaruh Motivasi Kerja, Budaya Kerja Dan Disiplin Kerja Dalam Meningkatkan Kinerja Karyawan Di Era New Normal Masa Pandemi Covid-19 Pada Badan Keuangan Dan Aset Daerah Kabupaten Sumbawa","type":"article-journal","volume":"3"},"uris":["http://www.mendeley.com/documents/?uuid=d39595a1-8a38-4943-b3fe-07a0f113be24"]}],"mendeley":{"formattedCitation":"(Kusumawati et al., 2022)","plainTextFormattedCitation":"(Kusumawati et al., 2022)","previouslyFormattedCitation":"(Kusumawati et al., 2022)"},"properties":{"noteIndex":0},"schema":"https://github.com/citation-style-language/schema/raw/master/csl-citation.json"}</w:instrText>
      </w:r>
      <w:r w:rsidR="005C1065">
        <w:rPr>
          <w:rFonts w:cs="Times New Roman"/>
          <w:szCs w:val="24"/>
        </w:rPr>
        <w:fldChar w:fldCharType="separate"/>
      </w:r>
      <w:r w:rsidRPr="00BC5577">
        <w:rPr>
          <w:rFonts w:cs="Times New Roman"/>
          <w:noProof/>
          <w:szCs w:val="24"/>
        </w:rPr>
        <w:t>(Kusumawati et al., 2022)</w:t>
      </w:r>
      <w:r w:rsidR="005C1065">
        <w:rPr>
          <w:rFonts w:cs="Times New Roman"/>
          <w:szCs w:val="24"/>
        </w:rPr>
        <w:fldChar w:fldCharType="end"/>
      </w:r>
      <w:r w:rsidRPr="00BC5577">
        <w:rPr>
          <w:rFonts w:cs="Times New Roman"/>
          <w:szCs w:val="24"/>
        </w:rPr>
        <w:t xml:space="preserve">. Menurut Triguno (2018:3), </w:t>
      </w:r>
      <w:r w:rsidRPr="003738FB">
        <w:rPr>
          <w:rFonts w:cs="Times New Roman"/>
          <w:szCs w:val="24"/>
        </w:rPr>
        <w:t xml:space="preserve">Budaya kerja merupakan seperangkat prinsip yang bersumber dari cara pandang hidup dan nilai-nilai yang membentuk identitas, kebiasaan, serta dorongan kuat dalam diri individu maupun kelompok di lingkungan organisasi.Nilai-nilai ini terlihat Hal ini tercermin melalui cara berpikir, perilaku, kepercayaan, aspirasi, sudut pandang, serta aktivitas nyata yang dilakukan setiap hari di tempat kerja. Budaya kerja sangat berkaitan dengan upaya pemberdayaan karyawan, karena lingkungan kerja yang kondusif akan menumbuhkan semangat tinggi bagi </w:t>
      </w:r>
      <w:r>
        <w:rPr>
          <w:rFonts w:cs="Times New Roman"/>
          <w:szCs w:val="24"/>
        </w:rPr>
        <w:t>karyawan</w:t>
      </w:r>
      <w:r w:rsidRPr="003738FB">
        <w:rPr>
          <w:rFonts w:cs="Times New Roman"/>
          <w:szCs w:val="24"/>
        </w:rPr>
        <w:t xml:space="preserve"> untuk menunjukkan kinerja optimal dan memanfaatkan setiap peluang yang diberikan oleh organisasi.</w:t>
      </w:r>
      <w:r w:rsidRPr="00BC5577">
        <w:rPr>
          <w:rFonts w:cs="Times New Roman"/>
          <w:szCs w:val="24"/>
        </w:rPr>
        <w:t xml:space="preserve"> Nilai-nilai yang dianut secara bersama-sama menciptakan lingkungan kerja yang nyaman, meningkatkan komitmen dan loyalitas pegawai, serta mendorong mereka untuk berusaha lebih keras. Hal ini tidak hanya berkontribusi pada peningkatan kinerja dan kepuasan kerja pegawai, tetapi juga membantu organisasi mempertahankan keunggulan kompetitif di pasar</w:t>
      </w:r>
      <w:r w:rsidR="005C1065">
        <w:rPr>
          <w:rFonts w:cs="Times New Roman"/>
          <w:szCs w:val="24"/>
        </w:rPr>
        <w:fldChar w:fldCharType="begin" w:fldLock="1"/>
      </w:r>
      <w:r>
        <w:rPr>
          <w:rFonts w:cs="Times New Roman"/>
          <w:szCs w:val="24"/>
        </w:rPr>
        <w:instrText>ADDIN CSL_CITATION {"citationItems":[{"id":"ITEM-1","itemData":{"DOI":"10.31851/jmanivestasi.v3i2.7376","ISSN":"2745-3936","abstract":"ABSTRACTThe research, entitled the influence of work culture and ability on the commitment of the employees of the Empat Lawang District Health Office, aims to determine whether there is an influence of work culture and ability on the commitment of the Empat Lawang District Health Office employees partially and together. The sampling technique was saturated sampling (census) with a total of 40 respondents. The method used is quantitative method with statistical test. Data collection techniques were carried out using questionnaires and documentation. The data analysis techniques used were instrument test and classical assumption test. The t-test obtained a sig value of 0.000&lt;0.05, which means that the work culture variable partially has a significant influence on the commitment of the Empat Lawang District Health Office employees. The value of sig 0.011&lt;0.05 means that the ability variable partially has a significant effect on the commitment of the Empat Lawang District Health Office employees. The F test obtained a sig value of 0.000&lt;0.05, which means that the work culture and ability variables together have a significant effect on the commitment of the Empat Lawang District Health Office employees. The value of the correlation coefficient (R) of work culture and ability to employee commitment is 0.824 which means that in the category of having a very strong relationship. The coefficient of determination (R2) is 0.678 or 67.8% and the remaining 32.2% is influenced by factors not examined in this study such as discipline, motivation and others.Â Keywords: work culture, ability, employee commitment.Â ABSTRAKÂ Penelitian yang berjudul pengaruh budaya kerja dan kemampuan terhadap komitmen pegawai Dinas Kesehatan Kabupaten Empat Lawang bertujuan untuk mengetahui ada tidaknya pengaruh budaya kerja dan kemampuan terhadap komitmen pegawai Dinas Kesehatan Kabupaten Empat Lawang secara parsial dan bersama-sama. Teknik pengambilan sampel adalah sampling jenuh (sensus) yang berjumlah 40 responden. Metode yang digunakan metode kuantitatif dengan uji statistik. Teknik pengumpulan data yang dilakukan dengan menggunakan kuesioner dan dokumentasi. Teknik analisis data yang digunakan yaitu uji instrumen dan uji asumsi klasik. Uji t diperoleh nilai sig 0,000&lt;0,05 yang diartikan variabel budaya kerja secara parsial ada pengaruh signifikan terhadap komitmen pegawai Dinas Kesehatan Kabupaten Empat Lawang. Nilai sig 0,011&lt;0,05 berarti variabel kemampuan secara parsial ada pen…","author":[{"dropping-particle":"","family":"Hartawan","given":"Ali","non-dropping-particle":"","parse-names":false,"suffix":""},{"dropping-particle":"","family":"Mafra","given":"Nisa' Ulul","non-dropping-particle":"","parse-names":false,"suffix":""},{"dropping-particle":"","family":"Heryati","given":"Heryati","non-dropping-particle":"","parse-names":false,"suffix":""}],"container-title":"Jurnal Manajemen dan Investasi (MANIVESTASI)","id":"ITEM-1","issue":"2","issued":{"date-parts":[["2021"]]},"page":"146-155","title":"Pengaruh Budaya Kerja dan Kemampuan Terhadap Komitmen Pegawai Dinas Kesehatan Kabupaten Empat Lawang","type":"article-journal","volume":"3"},"uris":["http://www.mendeley.com/documents/?uuid=98859304-2be9-44b2-b4f2-104f981ae8ee"]}],"mendeley":{"formattedCitation":"(Hartawan et al., 2021)","plainTextFormattedCitation":"(Hartawan et al., 2021)","previouslyFormattedCitation":"(Hartawan et al., 2021)"},"properties":{"noteIndex":0},"schema":"https://github.com/citation-style-language/schema/raw/master/csl-citation.json"}</w:instrText>
      </w:r>
      <w:r w:rsidR="005C1065">
        <w:rPr>
          <w:rFonts w:cs="Times New Roman"/>
          <w:szCs w:val="24"/>
        </w:rPr>
        <w:fldChar w:fldCharType="separate"/>
      </w:r>
      <w:r w:rsidRPr="00BC5577">
        <w:rPr>
          <w:rFonts w:cs="Times New Roman"/>
          <w:noProof/>
          <w:szCs w:val="24"/>
        </w:rPr>
        <w:t>(Hartawan et al., 2021)</w:t>
      </w:r>
      <w:r w:rsidR="005C1065">
        <w:rPr>
          <w:rFonts w:cs="Times New Roman"/>
          <w:szCs w:val="24"/>
        </w:rPr>
        <w:fldChar w:fldCharType="end"/>
      </w:r>
      <w:r w:rsidRPr="00BC5577">
        <w:rPr>
          <w:rFonts w:cs="Times New Roman"/>
          <w:szCs w:val="24"/>
        </w:rPr>
        <w:t>.</w:t>
      </w:r>
    </w:p>
    <w:p w:rsidR="0073234B" w:rsidRPr="00F003EA" w:rsidRDefault="0073234B" w:rsidP="0073234B">
      <w:pPr>
        <w:spacing w:after="0"/>
        <w:ind w:firstLine="720"/>
        <w:rPr>
          <w:rFonts w:cs="Times New Roman"/>
        </w:rPr>
      </w:pPr>
      <w:r w:rsidRPr="00415769">
        <w:rPr>
          <w:rFonts w:cs="Times New Roman"/>
          <w:szCs w:val="24"/>
        </w:rPr>
        <w:t xml:space="preserve">Dapat disimpullkan dari beberapa pengertian di atas bahwa budaya kerja dapat dipahami sebagai suatu sistem nilai, norma, dan kebiasaan yang membedakan satu organisasi dari yang lain, berfungsi sebagai pedoman yang mengikat para karyawan untuk mencapai tujuan organisasi sekaligus memenuhi aspirasi individu, </w:t>
      </w:r>
      <w:r w:rsidRPr="00F003EA">
        <w:rPr>
          <w:rFonts w:cs="Times New Roman"/>
        </w:rPr>
        <w:t>Dengan demikian, tercipta suasana kerja yang mendukung produktivitas dan semangat, serta membentuk pemimpin dan pegawai yang kompeten dan berintegritas tinggi.</w:t>
      </w:r>
    </w:p>
    <w:p w:rsidR="0073234B" w:rsidRPr="00F003EA" w:rsidRDefault="0073234B" w:rsidP="0073234B">
      <w:pPr>
        <w:pStyle w:val="Heading4"/>
      </w:pPr>
      <w:bookmarkStart w:id="23" w:name="_Toc202109266"/>
      <w:r w:rsidRPr="00F003EA">
        <w:lastRenderedPageBreak/>
        <w:t>2.1.3.2 Fungsi Budaya Kerja</w:t>
      </w:r>
      <w:bookmarkEnd w:id="23"/>
    </w:p>
    <w:p w:rsidR="0073234B" w:rsidRDefault="0073234B" w:rsidP="0073234B">
      <w:pPr>
        <w:spacing w:after="0"/>
        <w:ind w:firstLine="720"/>
        <w:rPr>
          <w:rFonts w:cs="Times New Roman"/>
          <w:szCs w:val="24"/>
        </w:rPr>
      </w:pPr>
      <w:r w:rsidRPr="00B508EC">
        <w:rPr>
          <w:rFonts w:cs="Times New Roman"/>
          <w:szCs w:val="24"/>
        </w:rPr>
        <w:t>Menurut Robbins (2012:138) peran atau fungsi budaya dalam suatu organisasi adalah:</w:t>
      </w:r>
    </w:p>
    <w:p w:rsidR="0073234B" w:rsidRDefault="0073234B" w:rsidP="0073234B">
      <w:pPr>
        <w:pStyle w:val="ListParagraph"/>
        <w:numPr>
          <w:ilvl w:val="0"/>
          <w:numId w:val="10"/>
        </w:numPr>
        <w:rPr>
          <w:rFonts w:cs="Times New Roman"/>
          <w:szCs w:val="24"/>
        </w:rPr>
      </w:pPr>
      <w:r w:rsidRPr="00C723B5">
        <w:rPr>
          <w:rFonts w:cs="Times New Roman"/>
          <w:szCs w:val="24"/>
        </w:rPr>
        <w:t>Budaya organisasi berfungsi sebagai identitas yang membedakan satu perusahaan dari yang lainnya.</w:t>
      </w:r>
    </w:p>
    <w:p w:rsidR="0073234B" w:rsidRDefault="0073234B" w:rsidP="0073234B">
      <w:pPr>
        <w:pStyle w:val="ListParagraph"/>
        <w:numPr>
          <w:ilvl w:val="0"/>
          <w:numId w:val="10"/>
        </w:numPr>
        <w:rPr>
          <w:rFonts w:cs="Times New Roman"/>
          <w:szCs w:val="24"/>
        </w:rPr>
      </w:pPr>
      <w:r w:rsidRPr="00C723B5">
        <w:rPr>
          <w:rFonts w:cs="Times New Roman"/>
          <w:szCs w:val="24"/>
        </w:rPr>
        <w:t>Budaya memberikan rasa kebersamaan dan identitas bagi setiap anggota di dalam organisasi.</w:t>
      </w:r>
    </w:p>
    <w:p w:rsidR="0073234B" w:rsidRDefault="0073234B" w:rsidP="0073234B">
      <w:pPr>
        <w:pStyle w:val="ListParagraph"/>
        <w:numPr>
          <w:ilvl w:val="0"/>
          <w:numId w:val="10"/>
        </w:numPr>
        <w:rPr>
          <w:rFonts w:cs="Times New Roman"/>
          <w:szCs w:val="24"/>
        </w:rPr>
      </w:pPr>
      <w:r w:rsidRPr="00C723B5">
        <w:rPr>
          <w:rFonts w:cs="Times New Roman"/>
          <w:szCs w:val="24"/>
        </w:rPr>
        <w:t>Budaya mendorong terciptanya loyalitas terhadap tujuan bersama yang melampaui kepentingan individu.</w:t>
      </w:r>
    </w:p>
    <w:p w:rsidR="0073234B" w:rsidRDefault="0073234B" w:rsidP="0073234B">
      <w:pPr>
        <w:pStyle w:val="ListParagraph"/>
        <w:numPr>
          <w:ilvl w:val="0"/>
          <w:numId w:val="10"/>
        </w:numPr>
        <w:rPr>
          <w:rFonts w:cs="Times New Roman"/>
          <w:szCs w:val="24"/>
        </w:rPr>
      </w:pPr>
      <w:r w:rsidRPr="00C723B5">
        <w:rPr>
          <w:rFonts w:cs="Times New Roman"/>
          <w:szCs w:val="24"/>
        </w:rPr>
        <w:t>Budaya juga berperan sebagai pengikat yang menyatukan semua elemen dalam organisasi melalui pedoman perilaku yang jelas bagi setiap karyawan.</w:t>
      </w:r>
    </w:p>
    <w:p w:rsidR="0073234B" w:rsidRPr="002839B7" w:rsidRDefault="0073234B" w:rsidP="0073234B">
      <w:pPr>
        <w:pStyle w:val="ListParagraph"/>
        <w:numPr>
          <w:ilvl w:val="0"/>
          <w:numId w:val="10"/>
        </w:numPr>
        <w:spacing w:after="0"/>
        <w:rPr>
          <w:rFonts w:cs="Times New Roman"/>
          <w:szCs w:val="24"/>
        </w:rPr>
      </w:pPr>
      <w:r w:rsidRPr="00C723B5">
        <w:rPr>
          <w:rFonts w:cs="Times New Roman"/>
          <w:szCs w:val="24"/>
        </w:rPr>
        <w:t>Budaya juga berfungsi sebagai sistem makna dan pengendali yang mengarahkan serta membentuk pola pikir dan tindakan para karyawan.</w:t>
      </w:r>
    </w:p>
    <w:p w:rsidR="0073234B" w:rsidRDefault="0073234B" w:rsidP="0073234B">
      <w:pPr>
        <w:pStyle w:val="Heading4"/>
      </w:pPr>
      <w:bookmarkStart w:id="24" w:name="_Toc202109267"/>
      <w:r>
        <w:t>2.1.3.3 Faktor-Faktor Yang Mempengaruhi Budaya Kerja</w:t>
      </w:r>
      <w:bookmarkEnd w:id="24"/>
    </w:p>
    <w:p w:rsidR="0073234B" w:rsidRDefault="0073234B" w:rsidP="0073234B">
      <w:pPr>
        <w:spacing w:after="0"/>
        <w:ind w:firstLine="720"/>
        <w:rPr>
          <w:rFonts w:cs="Times New Roman"/>
          <w:szCs w:val="24"/>
        </w:rPr>
      </w:pPr>
      <w:r w:rsidRPr="00553048">
        <w:rPr>
          <w:rFonts w:cs="Times New Roman"/>
          <w:szCs w:val="24"/>
        </w:rPr>
        <w:t xml:space="preserve">Robbins dan Judge (2015:211) </w:t>
      </w:r>
      <w:r w:rsidRPr="00C4382F">
        <w:rPr>
          <w:rFonts w:cs="Times New Roman"/>
          <w:szCs w:val="24"/>
        </w:rPr>
        <w:t>Menunjukkan bahwa ada enam faktor yang memengaruhi budaya kerja, yaitu.Faktor - faktor tersebut adalah sebagai berikut:</w:t>
      </w:r>
    </w:p>
    <w:p w:rsidR="0073234B" w:rsidRDefault="0073234B" w:rsidP="0073234B">
      <w:pPr>
        <w:pStyle w:val="ListParagraph"/>
        <w:numPr>
          <w:ilvl w:val="0"/>
          <w:numId w:val="11"/>
        </w:numPr>
        <w:spacing w:after="0"/>
        <w:rPr>
          <w:rFonts w:cs="Times New Roman"/>
          <w:szCs w:val="24"/>
        </w:rPr>
      </w:pPr>
      <w:r w:rsidRPr="00DF1A60">
        <w:rPr>
          <w:rFonts w:cs="Times New Roman"/>
          <w:szCs w:val="24"/>
        </w:rPr>
        <w:t>Konsistensi Pola Perilaku (</w:t>
      </w:r>
      <w:r w:rsidRPr="00DF1A60">
        <w:rPr>
          <w:rFonts w:cs="Times New Roman"/>
          <w:i/>
          <w:iCs/>
          <w:szCs w:val="24"/>
        </w:rPr>
        <w:t>Observed Behavioral Regularities</w:t>
      </w:r>
      <w:r w:rsidRPr="00DF1A60">
        <w:rPr>
          <w:rFonts w:cs="Times New Roman"/>
          <w:szCs w:val="24"/>
        </w:rPr>
        <w:t>), Mencerminkan kebiasaan atau pola perilaku yang sering ditunjukkan oleh anggota organisasi. Dalam kegiatan sehari-hari, karyawan biasanya menggunakan istilah, bahasa, atau rutinitas tertentu yang telah menjadi bagian dari budaya kolektif.</w:t>
      </w:r>
    </w:p>
    <w:p w:rsidR="0073234B" w:rsidRDefault="0073234B" w:rsidP="0073234B">
      <w:pPr>
        <w:pStyle w:val="ListParagraph"/>
        <w:numPr>
          <w:ilvl w:val="0"/>
          <w:numId w:val="11"/>
        </w:numPr>
        <w:spacing w:after="0"/>
        <w:rPr>
          <w:rFonts w:cs="Times New Roman"/>
          <w:szCs w:val="24"/>
        </w:rPr>
      </w:pPr>
      <w:r w:rsidRPr="00DF1A60">
        <w:rPr>
          <w:rFonts w:cs="Times New Roman"/>
          <w:szCs w:val="24"/>
        </w:rPr>
        <w:lastRenderedPageBreak/>
        <w:t>Norma (</w:t>
      </w:r>
      <w:r w:rsidRPr="00DF1A60">
        <w:rPr>
          <w:rFonts w:cs="Times New Roman"/>
          <w:i/>
          <w:iCs/>
          <w:szCs w:val="24"/>
        </w:rPr>
        <w:t>Norms</w:t>
      </w:r>
      <w:r w:rsidRPr="00DF1A60">
        <w:rPr>
          <w:rFonts w:cs="Times New Roman"/>
          <w:szCs w:val="24"/>
        </w:rPr>
        <w:t>), Norma adalah sekumpulan pedoman tidak tertulis yang mengarahkan perilaku anggota organisasi, termasuk standar dalam menyelesaikan tugas. Aturan ini menciptakan ekspektasi terhadap perilaku yang dianggap tepat, mengatur proses pelaksanaannya, serta menetapkan sanksi bagi siapa saja yang bertindak di luar kebiasaan yang telah diterima bersama.</w:t>
      </w:r>
    </w:p>
    <w:p w:rsidR="0073234B" w:rsidRPr="00DF1A60" w:rsidRDefault="0073234B" w:rsidP="0073234B">
      <w:pPr>
        <w:pStyle w:val="ListParagraph"/>
        <w:numPr>
          <w:ilvl w:val="0"/>
          <w:numId w:val="11"/>
        </w:numPr>
        <w:spacing w:after="0"/>
        <w:rPr>
          <w:rFonts w:cs="Times New Roman"/>
          <w:szCs w:val="24"/>
        </w:rPr>
      </w:pPr>
      <w:r w:rsidRPr="00DF1A60">
        <w:rPr>
          <w:rFonts w:cs="Times New Roman"/>
          <w:szCs w:val="24"/>
        </w:rPr>
        <w:t>Nilai Utama (</w:t>
      </w:r>
      <w:r w:rsidRPr="00DF1A60">
        <w:rPr>
          <w:rFonts w:cs="Times New Roman"/>
          <w:i/>
          <w:iCs/>
          <w:szCs w:val="24"/>
        </w:rPr>
        <w:t>Dominant Values</w:t>
      </w:r>
      <w:r w:rsidRPr="00DF1A60">
        <w:rPr>
          <w:rFonts w:cs="Times New Roman"/>
          <w:szCs w:val="24"/>
        </w:rPr>
        <w:t>), terdapat nilai-nilai pokok yang dipegang teguh oleh seluruh anggota organisasi, seperti komitmen terhadap mutu produk, tingkat kehadiran yang tinggi, atau upaya mencapai efisiensi maksimal.</w:t>
      </w:r>
    </w:p>
    <w:p w:rsidR="0073234B" w:rsidRDefault="0073234B" w:rsidP="0073234B">
      <w:pPr>
        <w:pStyle w:val="ListParagraph"/>
        <w:numPr>
          <w:ilvl w:val="0"/>
          <w:numId w:val="11"/>
        </w:numPr>
        <w:rPr>
          <w:rFonts w:cs="Times New Roman"/>
          <w:szCs w:val="24"/>
        </w:rPr>
      </w:pPr>
      <w:r w:rsidRPr="00C4382F">
        <w:rPr>
          <w:rFonts w:cs="Times New Roman"/>
          <w:szCs w:val="24"/>
        </w:rPr>
        <w:t>Falsafah Organisasi (</w:t>
      </w:r>
      <w:r w:rsidRPr="00C4382F">
        <w:rPr>
          <w:rFonts w:cs="Times New Roman"/>
          <w:i/>
          <w:iCs/>
          <w:szCs w:val="24"/>
        </w:rPr>
        <w:t>Philosophy</w:t>
      </w:r>
      <w:r w:rsidRPr="00C4382F">
        <w:rPr>
          <w:rFonts w:cs="Times New Roman"/>
          <w:szCs w:val="24"/>
        </w:rPr>
        <w:t>), Falsafah organisasi mencakup prinsip-prinsip dasar yang menjadi pedoman dalam memperlakukan pelanggan maupun karyawan, yang menjadi aspek krusial dalam operasional perusahaan.</w:t>
      </w:r>
    </w:p>
    <w:p w:rsidR="0073234B" w:rsidRPr="00C4382F" w:rsidRDefault="0073234B" w:rsidP="0073234B">
      <w:pPr>
        <w:pStyle w:val="ListParagraph"/>
        <w:numPr>
          <w:ilvl w:val="0"/>
          <w:numId w:val="11"/>
        </w:numPr>
        <w:rPr>
          <w:rFonts w:cs="Times New Roman"/>
          <w:szCs w:val="24"/>
        </w:rPr>
      </w:pPr>
      <w:r w:rsidRPr="00C4382F">
        <w:rPr>
          <w:rFonts w:cs="Times New Roman"/>
          <w:szCs w:val="24"/>
        </w:rPr>
        <w:t>Aturan (</w:t>
      </w:r>
      <w:r w:rsidRPr="00C4382F">
        <w:rPr>
          <w:rFonts w:cs="Times New Roman"/>
          <w:i/>
          <w:iCs/>
          <w:szCs w:val="24"/>
        </w:rPr>
        <w:t>Rules</w:t>
      </w:r>
      <w:r w:rsidRPr="00C4382F">
        <w:rPr>
          <w:rFonts w:cs="Times New Roman"/>
          <w:szCs w:val="24"/>
        </w:rPr>
        <w:t>), yaitu adanya pedoman yang kuat, terkait dengan kemajuan organisasi. Aturan yang berisi petunjuk mengenai pelaksanaan tugas dalam organisasi.</w:t>
      </w:r>
    </w:p>
    <w:p w:rsidR="0073234B" w:rsidRPr="00DF1A60" w:rsidRDefault="0073234B" w:rsidP="0073234B">
      <w:pPr>
        <w:pStyle w:val="ListParagraph"/>
        <w:numPr>
          <w:ilvl w:val="0"/>
          <w:numId w:val="11"/>
        </w:numPr>
        <w:spacing w:after="0"/>
      </w:pPr>
      <w:r w:rsidRPr="00DF1A60">
        <w:rPr>
          <w:rFonts w:cs="Times New Roman"/>
          <w:szCs w:val="24"/>
        </w:rPr>
        <w:t>Suasana Organisasi (</w:t>
      </w:r>
      <w:r w:rsidRPr="00DF1A60">
        <w:rPr>
          <w:rFonts w:cs="Times New Roman"/>
          <w:i/>
          <w:szCs w:val="24"/>
        </w:rPr>
        <w:t>Organizational Climate</w:t>
      </w:r>
      <w:r w:rsidRPr="00DF1A60">
        <w:rPr>
          <w:rFonts w:cs="Times New Roman"/>
          <w:szCs w:val="24"/>
        </w:rPr>
        <w:t>), Merupakan gambaran umum mengenai nuansa yang tercipta di lingkungan kerja, yang tercermin melalui penataan ruang, pola interaksi antar anggota, serta cara mereka memperlakukan diri sendiri, rekan kerja, dan pelanggan.</w:t>
      </w:r>
    </w:p>
    <w:p w:rsidR="0073234B" w:rsidRPr="00DF1A60" w:rsidRDefault="0073234B" w:rsidP="0073234B">
      <w:pPr>
        <w:pStyle w:val="Heading4"/>
      </w:pPr>
      <w:bookmarkStart w:id="25" w:name="_Toc202109268"/>
      <w:r w:rsidRPr="00DF1A60">
        <w:lastRenderedPageBreak/>
        <w:t>2.1.3.4 Indikator Budaya Kerja</w:t>
      </w:r>
      <w:bookmarkEnd w:id="25"/>
    </w:p>
    <w:p w:rsidR="0073234B" w:rsidRPr="00470CA9" w:rsidRDefault="0073234B" w:rsidP="0073234B">
      <w:pPr>
        <w:spacing w:after="0"/>
        <w:ind w:firstLine="720"/>
        <w:rPr>
          <w:rFonts w:cs="Times New Roman"/>
          <w:szCs w:val="24"/>
        </w:rPr>
      </w:pPr>
      <w:r w:rsidRPr="00470CA9">
        <w:rPr>
          <w:rFonts w:cs="Times New Roman"/>
          <w:szCs w:val="24"/>
        </w:rPr>
        <w:t>Menurut Umar (2013:112), terdapat beberapa indikator yang memengaruhi budaya kerja, yaitu:</w:t>
      </w:r>
    </w:p>
    <w:p w:rsidR="0073234B" w:rsidRDefault="0073234B" w:rsidP="0073234B">
      <w:pPr>
        <w:pStyle w:val="ListParagraph"/>
        <w:numPr>
          <w:ilvl w:val="0"/>
          <w:numId w:val="12"/>
        </w:numPr>
        <w:spacing w:after="0"/>
        <w:rPr>
          <w:rFonts w:cs="Times New Roman"/>
          <w:szCs w:val="24"/>
        </w:rPr>
      </w:pPr>
      <w:r w:rsidRPr="002839B7">
        <w:rPr>
          <w:rFonts w:cs="Times New Roman"/>
          <w:szCs w:val="24"/>
        </w:rPr>
        <w:t>Perilaku Pemimpin</w:t>
      </w:r>
    </w:p>
    <w:p w:rsidR="0073234B" w:rsidRDefault="0073234B" w:rsidP="0073234B">
      <w:pPr>
        <w:pStyle w:val="ListParagraph"/>
        <w:rPr>
          <w:rFonts w:cs="Times New Roman"/>
          <w:szCs w:val="24"/>
        </w:rPr>
      </w:pPr>
      <w:r w:rsidRPr="00DF1A60">
        <w:rPr>
          <w:rFonts w:cs="Times New Roman"/>
          <w:szCs w:val="24"/>
        </w:rPr>
        <w:t>Setiap tindakan konkret yang diambil oleh seorang pemimpin sering kali menjadi teladan utama bagi para karyawan.</w:t>
      </w:r>
    </w:p>
    <w:p w:rsidR="0073234B" w:rsidRDefault="0073234B" w:rsidP="0073234B">
      <w:pPr>
        <w:pStyle w:val="ListParagraph"/>
        <w:numPr>
          <w:ilvl w:val="0"/>
          <w:numId w:val="12"/>
        </w:numPr>
        <w:rPr>
          <w:rFonts w:cs="Times New Roman"/>
          <w:szCs w:val="24"/>
        </w:rPr>
      </w:pPr>
      <w:r w:rsidRPr="002839B7">
        <w:rPr>
          <w:rFonts w:cs="Times New Roman"/>
          <w:szCs w:val="24"/>
        </w:rPr>
        <w:t>Misi Perusahaan</w:t>
      </w:r>
    </w:p>
    <w:p w:rsidR="0073234B" w:rsidRDefault="0073234B" w:rsidP="0073234B">
      <w:pPr>
        <w:pStyle w:val="ListParagraph"/>
        <w:rPr>
          <w:rFonts w:cs="Times New Roman"/>
          <w:szCs w:val="24"/>
        </w:rPr>
      </w:pPr>
      <w:r w:rsidRPr="00B42E04">
        <w:rPr>
          <w:rFonts w:cs="Times New Roman"/>
          <w:szCs w:val="24"/>
        </w:rPr>
        <w:t>Setelah tujuan perusahaan ditetapkan, pemimpin memiliki tanggung jawab untuk memastikan bahwa misi tersebut dilaksanakan dengan sebaik-baiknya.</w:t>
      </w:r>
    </w:p>
    <w:p w:rsidR="0073234B" w:rsidRDefault="0073234B" w:rsidP="0073234B">
      <w:pPr>
        <w:pStyle w:val="ListParagraph"/>
        <w:rPr>
          <w:rFonts w:cs="Times New Roman"/>
          <w:szCs w:val="24"/>
        </w:rPr>
      </w:pPr>
    </w:p>
    <w:p w:rsidR="0073234B" w:rsidRPr="00B42E04" w:rsidRDefault="0073234B" w:rsidP="0073234B">
      <w:pPr>
        <w:pStyle w:val="ListParagraph"/>
        <w:rPr>
          <w:rFonts w:cs="Times New Roman"/>
          <w:szCs w:val="24"/>
        </w:rPr>
      </w:pPr>
    </w:p>
    <w:p w:rsidR="0073234B" w:rsidRDefault="0073234B" w:rsidP="0073234B">
      <w:pPr>
        <w:pStyle w:val="ListParagraph"/>
        <w:numPr>
          <w:ilvl w:val="0"/>
          <w:numId w:val="12"/>
        </w:numPr>
        <w:rPr>
          <w:rFonts w:cs="Times New Roman"/>
          <w:szCs w:val="24"/>
        </w:rPr>
      </w:pPr>
      <w:r w:rsidRPr="002839B7">
        <w:rPr>
          <w:rFonts w:cs="Times New Roman"/>
          <w:szCs w:val="24"/>
        </w:rPr>
        <w:t>Proses Pembelajaran</w:t>
      </w:r>
    </w:p>
    <w:p w:rsidR="0073234B" w:rsidRDefault="0073234B" w:rsidP="0073234B">
      <w:pPr>
        <w:pStyle w:val="ListParagraph"/>
        <w:rPr>
          <w:rFonts w:cs="Times New Roman"/>
          <w:szCs w:val="24"/>
        </w:rPr>
      </w:pPr>
      <w:r w:rsidRPr="00B42E04">
        <w:rPr>
          <w:rFonts w:cs="Times New Roman"/>
          <w:szCs w:val="24"/>
        </w:rPr>
        <w:t>Proses peningkatan kemampuan dan pengetahuan karyawan harus dilakukan secara berkelanjutan agar budaya kerja yang terbentuk dapat beradaptasi dengan tujuan dan kebutuhan organisasi.</w:t>
      </w:r>
    </w:p>
    <w:p w:rsidR="0073234B" w:rsidRDefault="0073234B" w:rsidP="0073234B">
      <w:pPr>
        <w:pStyle w:val="ListParagraph"/>
        <w:numPr>
          <w:ilvl w:val="0"/>
          <w:numId w:val="12"/>
        </w:numPr>
        <w:rPr>
          <w:rFonts w:cs="Times New Roman"/>
          <w:szCs w:val="24"/>
        </w:rPr>
      </w:pPr>
      <w:r w:rsidRPr="00470CA9">
        <w:rPr>
          <w:rFonts w:cs="Times New Roman"/>
          <w:szCs w:val="24"/>
        </w:rPr>
        <w:t>Motivasi</w:t>
      </w:r>
    </w:p>
    <w:p w:rsidR="0073234B" w:rsidRPr="002839B7" w:rsidRDefault="0073234B" w:rsidP="0073234B">
      <w:pPr>
        <w:pStyle w:val="ListParagraph"/>
        <w:spacing w:after="0"/>
        <w:rPr>
          <w:rFonts w:cs="Times New Roman"/>
          <w:szCs w:val="24"/>
        </w:rPr>
      </w:pPr>
      <w:r w:rsidRPr="00B42E04">
        <w:rPr>
          <w:rFonts w:cs="Times New Roman"/>
          <w:szCs w:val="24"/>
        </w:rPr>
        <w:t>Untuk menghadapi berbagai tantangan yang dihadapi perusahaan, karyawan perlu menerima dorongan yang mendorong mereka untuk berinovasi dan berkontribusi melalui solusi yang kreatif.</w:t>
      </w:r>
    </w:p>
    <w:p w:rsidR="0073234B" w:rsidRPr="00DD6840" w:rsidRDefault="0073234B" w:rsidP="0073234B">
      <w:pPr>
        <w:pStyle w:val="Heading3"/>
        <w:rPr>
          <w:i w:val="0"/>
          <w:iCs w:val="0"/>
        </w:rPr>
      </w:pPr>
      <w:bookmarkStart w:id="26" w:name="_Toc198048951"/>
      <w:bookmarkStart w:id="27" w:name="_Toc198049744"/>
      <w:bookmarkStart w:id="28" w:name="_Toc202109269"/>
      <w:r w:rsidRPr="00DD6840">
        <w:rPr>
          <w:i w:val="0"/>
          <w:iCs w:val="0"/>
        </w:rPr>
        <w:lastRenderedPageBreak/>
        <w:t>2.1.4 Kinerja Karyawan</w:t>
      </w:r>
      <w:bookmarkEnd w:id="26"/>
      <w:bookmarkEnd w:id="27"/>
      <w:bookmarkEnd w:id="28"/>
    </w:p>
    <w:p w:rsidR="0073234B" w:rsidRDefault="0073234B" w:rsidP="0073234B">
      <w:pPr>
        <w:pStyle w:val="Heading4"/>
      </w:pPr>
      <w:bookmarkStart w:id="29" w:name="_Toc202109270"/>
      <w:r w:rsidRPr="00B92C7D">
        <w:t>2.1.4.1 Pengertian Kinerja Karyawan</w:t>
      </w:r>
      <w:bookmarkEnd w:id="29"/>
    </w:p>
    <w:p w:rsidR="0073234B" w:rsidRDefault="0073234B" w:rsidP="0073234B">
      <w:pPr>
        <w:spacing w:after="0"/>
        <w:ind w:left="60" w:firstLine="660"/>
        <w:rPr>
          <w:rFonts w:cs="Times New Roman"/>
          <w:szCs w:val="24"/>
        </w:rPr>
      </w:pPr>
      <w:r w:rsidRPr="000432C5">
        <w:rPr>
          <w:rFonts w:cs="Times New Roman"/>
          <w:szCs w:val="24"/>
        </w:rPr>
        <w:t xml:space="preserve">Tidak dapat disangkal bahwa perkembangan dan kemajuan suatu organisasi sangat dipengaruhi oleh kualitas manajemen kinerja. Faktor ini berperan sebagai kekuatan pendorong yang dapat mempercepat pencapaian tujuan organisasi. </w:t>
      </w:r>
      <w:r w:rsidRPr="00B42E04">
        <w:rPr>
          <w:rFonts w:cs="Times New Roman"/>
        </w:rPr>
        <w:t>Melalui pengelolaan kinerja yang optimal, organisasi mampu meraih target yang telah ditetapkan serta menyesuaikan diri secara lebih responsif terhadap dinamika lingkungan yang terus berubah</w:t>
      </w:r>
      <w:r>
        <w:rPr>
          <w:rFonts w:ascii="Segoe UI" w:hAnsi="Segoe UI" w:cs="Segoe UI"/>
        </w:rPr>
        <w:t>.</w:t>
      </w:r>
      <w:r w:rsidRPr="000432C5">
        <w:rPr>
          <w:rFonts w:cs="Times New Roman"/>
          <w:szCs w:val="24"/>
        </w:rPr>
        <w:t xml:space="preserve"> Kinerja, menurut Rivai (2015:68), adalah capaian atau tingkat keberhasilan individu maupun kelompok dalam suatu periode tertentu dalam menjalankan tugas. </w:t>
      </w:r>
      <w:r w:rsidRPr="006A64A4">
        <w:rPr>
          <w:rFonts w:cs="Times New Roman"/>
          <w:szCs w:val="24"/>
        </w:rPr>
        <w:t>Penilaian dilakukan dengan cara membandingkan pencapaian kerja dengan tolok ukur, tujuan, atau kriteria yang telah ditentukan dan disetujui sebelumnya.</w:t>
      </w:r>
      <w:r w:rsidRPr="000432C5">
        <w:rPr>
          <w:rFonts w:cs="Times New Roman"/>
          <w:szCs w:val="24"/>
        </w:rPr>
        <w:t xml:space="preserve"> Mondy (2018:110) </w:t>
      </w:r>
      <w:r w:rsidRPr="006A64A4">
        <w:rPr>
          <w:rFonts w:cs="Times New Roman"/>
          <w:szCs w:val="24"/>
        </w:rPr>
        <w:t>Mengartikan kinerja sebagai suatu rangkaian aktivitas yang bertujuan membimbing pegawai agar mampu meningkatkan hasil kerja mereka secara maksimal.</w:t>
      </w:r>
      <w:r w:rsidRPr="000432C5">
        <w:rPr>
          <w:rFonts w:cs="Times New Roman"/>
          <w:szCs w:val="24"/>
        </w:rPr>
        <w:t>Proses ini bertujuan untuk memastikan bahwa setiap individu dapat memberikan kontribusi terbaiknya dalam mencapai tujuan organisasi</w:t>
      </w:r>
      <w:r>
        <w:rPr>
          <w:rFonts w:cs="Times New Roman"/>
          <w:szCs w:val="24"/>
        </w:rPr>
        <w:t xml:space="preserve">. </w:t>
      </w:r>
      <w:r w:rsidRPr="002A7869">
        <w:rPr>
          <w:rFonts w:cs="Times New Roman"/>
          <w:szCs w:val="24"/>
        </w:rPr>
        <w:t>Menurut Moeheriono (2014),</w:t>
      </w:r>
      <w:r w:rsidRPr="006A64A4">
        <w:rPr>
          <w:rFonts w:cs="Times New Roman"/>
          <w:szCs w:val="24"/>
        </w:rPr>
        <w:t xml:space="preserve">Kinerja atau </w:t>
      </w:r>
      <w:r w:rsidRPr="006A64A4">
        <w:rPr>
          <w:rFonts w:cs="Times New Roman"/>
          <w:i/>
          <w:iCs/>
          <w:szCs w:val="24"/>
        </w:rPr>
        <w:t>performance</w:t>
      </w:r>
      <w:r w:rsidRPr="006A64A4">
        <w:rPr>
          <w:rFonts w:cs="Times New Roman"/>
          <w:szCs w:val="24"/>
        </w:rPr>
        <w:t xml:space="preserve"> adalah representasi dari sejauh mana keberhasilan dalam melaksanakan program, aktivitas, atau kebijakan untuk mencapai sasaran, tujuan, serta visi organisasi yang telah dirumuskan melalui strategi tertentu. Dengan demikian, kinerja menunjukkan seberapa efektif organisasi dalam mencapai target yang telah ditentukan melalui implementasi rencana strategis yang telah disusun.</w:t>
      </w:r>
      <w:r w:rsidRPr="001D7B9B">
        <w:rPr>
          <w:rFonts w:cs="Times New Roman"/>
        </w:rPr>
        <w:t xml:space="preserve">Kinerja karyawan merupakan pencapaian hasil kerja, baik dari segi mutu maupun jumlah, yang diperoleh seorang pegawai </w:t>
      </w:r>
      <w:r w:rsidRPr="001D7B9B">
        <w:rPr>
          <w:rFonts w:cs="Times New Roman"/>
        </w:rPr>
        <w:lastRenderedPageBreak/>
        <w:t>dalam menjalankan tugas yang menjadi tanggung jawabnya</w:t>
      </w:r>
      <w:r w:rsidR="005C1065">
        <w:rPr>
          <w:rFonts w:cs="Times New Roman"/>
          <w:szCs w:val="24"/>
        </w:rPr>
        <w:fldChar w:fldCharType="begin" w:fldLock="1"/>
      </w:r>
      <w:r>
        <w:rPr>
          <w:rFonts w:cs="Times New Roman"/>
          <w:szCs w:val="24"/>
        </w:rPr>
        <w:instrText>ADDIN CSL_CITATION {"citationItems":[{"id":"ITEM-1","itemData":{"author":[{"dropping-particle":"","family":"Lubis","given":"Anggia Sari","non-dropping-particle":"","parse-names":false,"suffix":""},{"dropping-particle":"","family":"Wulandari","given":"Sari","non-dropping-particle":"","parse-names":false,"suffix":""}],"id":"ITEM-1","issue":"1","issued":{"date-parts":[["2018"]]},"page":"82-89","title":"Pengaruh Employee Engagement dan Kepemimpinan terhadap Kinerja Pegawai pada Dinas Pariwisata , Budaya , Pemuda dan Olah Raga Kabupaten Serdang Bedagai","type":"article-journal","volume":"7"},"uris":["http://www.mendeley.com/documents/?uuid=1301ae8b-ee07-4fdd-ac05-a61f41b8ee8c"]}],"mendeley":{"formattedCitation":"(Lubis &amp; Wulandari, 2018)","plainTextFormattedCitation":"(Lubis &amp; Wulandari, 2018)","previouslyFormattedCitation":"(Lubis &amp; Wulandari, 2018)"},"properties":{"noteIndex":0},"schema":"https://github.com/citation-style-language/schema/raw/master/csl-citation.json"}</w:instrText>
      </w:r>
      <w:r w:rsidR="005C1065">
        <w:rPr>
          <w:rFonts w:cs="Times New Roman"/>
          <w:szCs w:val="24"/>
        </w:rPr>
        <w:fldChar w:fldCharType="separate"/>
      </w:r>
      <w:r w:rsidRPr="00241ADD">
        <w:rPr>
          <w:rFonts w:cs="Times New Roman"/>
          <w:noProof/>
          <w:szCs w:val="24"/>
        </w:rPr>
        <w:t>(Lubis &amp; Wulandari, 2018)</w:t>
      </w:r>
      <w:r w:rsidR="005C1065">
        <w:rPr>
          <w:rFonts w:cs="Times New Roman"/>
          <w:szCs w:val="24"/>
        </w:rPr>
        <w:fldChar w:fldCharType="end"/>
      </w:r>
      <w:r w:rsidRPr="00241ADD">
        <w:rPr>
          <w:rFonts w:cs="Times New Roman"/>
          <w:szCs w:val="24"/>
        </w:rPr>
        <w:t>.</w:t>
      </w:r>
    </w:p>
    <w:p w:rsidR="0073234B" w:rsidRDefault="0073234B" w:rsidP="0073234B">
      <w:pPr>
        <w:spacing w:after="0"/>
        <w:ind w:firstLine="720"/>
        <w:rPr>
          <w:rFonts w:cs="Times New Roman"/>
          <w:szCs w:val="24"/>
        </w:rPr>
      </w:pPr>
      <w:r w:rsidRPr="001D7B9B">
        <w:rPr>
          <w:rFonts w:cs="Times New Roman"/>
          <w:szCs w:val="24"/>
        </w:rPr>
        <w:t>Kinerja karyawan mencerminkan hasil yang diperoleh oleh individu dalam menjalankan tanggung jawabnya, yang dipengaruhi oleh keterampilan, pengalaman, tingkat dedikasi, serta waktu yang diinvestasikan.</w:t>
      </w:r>
      <w:r w:rsidRPr="000432C5">
        <w:rPr>
          <w:rFonts w:cs="Times New Roman"/>
          <w:szCs w:val="24"/>
        </w:rPr>
        <w:t xml:space="preserve"> Kinerja mencakup tidak hanya aktivitas pekerjaan itu sendiri, tetapi juga hasil atau </w:t>
      </w:r>
      <w:r w:rsidRPr="00F341DD">
        <w:rPr>
          <w:rFonts w:cs="Times New Roman"/>
          <w:i/>
          <w:iCs/>
          <w:szCs w:val="24"/>
        </w:rPr>
        <w:t>output</w:t>
      </w:r>
      <w:r w:rsidRPr="000432C5">
        <w:rPr>
          <w:rFonts w:cs="Times New Roman"/>
          <w:szCs w:val="24"/>
        </w:rPr>
        <w:t xml:space="preserve"> yang dihasilkan dari aktivitas tersebut</w:t>
      </w:r>
      <w:r w:rsidR="005C1065">
        <w:rPr>
          <w:rFonts w:cs="Times New Roman"/>
          <w:szCs w:val="24"/>
        </w:rPr>
        <w:fldChar w:fldCharType="begin" w:fldLock="1"/>
      </w:r>
      <w:r>
        <w:rPr>
          <w:rFonts w:cs="Times New Roman"/>
          <w:szCs w:val="24"/>
        </w:rPr>
        <w:instrText>ADDIN CSL_CITATION {"citationItems":[{"id":"ITEM-1","itemData":{"DOI":"10.33050/tmj.v7i1.1754","ISSN":"2620-3383","abstract":"Kinerja karyawan merupakan kunci sukses dari keberhasilan perusahaan, maka dari itu karyawan dituntut profesional, integritas serta produktif dalam pencapaian kerjanya. Agar tujuan perusahaan dapat tercapai secara efisien dan efektif. Tujuan dari penelitian ini untuk menguji upaya meningkatkan kinerja karyawan melalui motivasi. Keterbaharuan dalam penelitian ini adalah belum diketemukan penelitian sebelumnya yang membahas mengenai upaya meningkatkan kinerja karyawan melalui motivasi pada perusahaan yang bergerak di bidang distribusi di Serang. Batasan dalam penelitian ini hanya untuk melakukan analisis besarnya pengaruh upaya meningkatkan kinerja karyawan melalui motivasi. Metode penelitian adalah kuantitatif dengan menggunakan alat bantuan kuesioner dengan skala Likert 10 poin dan teknik pengambilan sampel dilakukan secara simple random sampling. Jumlah sampel yang dipergunakan sebanyak 40 buah untuk menguji tiga (5) hipotesis yang telah ditetapkan. Model Structural Equation Modeling dipergunakan untuk menguji signifikansi statistik koefisien jalur. Temuan hasil penelitian menjelaskan bahwa motivasi mempunyai pengaruh positif dan signifikan terhadap kinerja karyawan. Motivasi mempunyai pengaruh positif dan signifikan terhadap kinerja karyawan. Budaya organisasi mempunyai pengaruh positif dan signifikan terhadap kinerja karyawan. Implikasi temuan membuktikan bahwa kedisiplinan dapat meningkatkan kinerja karyawan secara tidak langsung pengaruhnya melalui motivasi","author":[{"dropping-particle":"","family":"Mulyadi","given":"Adi","non-dropping-particle":"","parse-names":false,"suffix":""},{"dropping-particle":"","family":"Pancasasti","given":"Ranthy","non-dropping-particle":"","parse-names":false,"suffix":""}],"container-title":"Technomedia Journal","id":"ITEM-1","issue":"1","issued":{"date-parts":[["2021"]]},"page":"11-21","title":"Upaya Meningkatkan Kinerja Karyawan Melalui Motivasi","type":"article-journal","volume":"7"},"uris":["http://www.mendeley.com/documents/?uuid=82fda4e7-1418-456f-a5d6-b48af8b14f0e"]}],"mendeley":{"formattedCitation":"(Mulyadi &amp; Pancasasti, 2021)","plainTextFormattedCitation":"(Mulyadi &amp; Pancasasti, 2021)","previouslyFormattedCitation":"(Mulyadi &amp; Pancasasti, 2021)"},"properties":{"noteIndex":0},"schema":"https://github.com/citation-style-language/schema/raw/master/csl-citation.json"}</w:instrText>
      </w:r>
      <w:r w:rsidR="005C1065">
        <w:rPr>
          <w:rFonts w:cs="Times New Roman"/>
          <w:szCs w:val="24"/>
        </w:rPr>
        <w:fldChar w:fldCharType="separate"/>
      </w:r>
      <w:r w:rsidRPr="002A7869">
        <w:rPr>
          <w:rFonts w:cs="Times New Roman"/>
          <w:noProof/>
          <w:szCs w:val="24"/>
        </w:rPr>
        <w:t>(Mulyadi &amp; Pancasasti, 2021)</w:t>
      </w:r>
      <w:r w:rsidR="005C1065">
        <w:rPr>
          <w:rFonts w:cs="Times New Roman"/>
          <w:szCs w:val="24"/>
        </w:rPr>
        <w:fldChar w:fldCharType="end"/>
      </w:r>
      <w:r w:rsidRPr="000432C5">
        <w:rPr>
          <w:rFonts w:cs="Times New Roman"/>
          <w:szCs w:val="24"/>
        </w:rPr>
        <w:t xml:space="preserve">. </w:t>
      </w:r>
      <w:r w:rsidRPr="003E55AD">
        <w:rPr>
          <w:rFonts w:cs="Times New Roman"/>
          <w:szCs w:val="24"/>
        </w:rPr>
        <w:t>Perusahaan dapat meningkatkan kinerja karyawan dengan menyediakan pelatihan yang sesuai dengan pekerjaan, mengembangkan kemampuan yang dibutuhkan, serta memperkuat komunikasi yang baik antara staf dan manajemen</w:t>
      </w:r>
      <w:r w:rsidR="005C1065">
        <w:rPr>
          <w:rFonts w:cs="Times New Roman"/>
          <w:szCs w:val="24"/>
        </w:rPr>
        <w:fldChar w:fldCharType="begin" w:fldLock="1"/>
      </w:r>
      <w:r>
        <w:rPr>
          <w:rFonts w:cs="Times New Roman"/>
          <w:szCs w:val="24"/>
        </w:rPr>
        <w:instrText>ADDIN CSL_CITATION {"citationItems":[{"id":"ITEM-1","itemData":{"DOI":"10.47065/jtear.v3i4.712","abstract":"The purpose of this study was to find out and analyze the effect of job training, job communication and job satisfaction on employee performance in the Social Service Office of Serdang Bedagai Regency. This type of research is quantitative. The population in this study were all employees at the Serdang Bedagai District Social Service, totaling 58 people. In research sampling using saturated samples. Then this sampling is based on the total population, namely 58 people with a saturated sample/sampling quota. Data collection techniques in this study by observation, questionnaires and questionnaires with data measurement scale Likert scale. Data analysis techniques using validity, reliability and classical assumptions. Methods of data analysis using multiple linear regression with the help of the SPSS program. The results of the t test show that job training has a positive and significant effect on employee performance. Work communication has a positive and significant effect on employee performance. Job satisfaction has a positive and significant effect on employee performance. The results of the F test show that job training, job communication and job satisfaction simultaneously affect employee performance at the Serdang Bedagai District Social Service with Fcount (39.948) &gt; Ftable (2.77), and a significance value of 0.000 &lt;0.05. The adjusted coefficient of determination (R Square) is 0.689, this means that 68.9% of the dependent variable can be explained by the independent variables while the rest (100% - 68.9% = 21.1%) is explained by other variables outside the variables explained.","author":[{"dropping-particle":"","family":"Dina Lorenza","given":"","non-dropping-particle":"","parse-names":false,"suffix":""},{"dropping-particle":"","family":"Samosir","given":"Suhaila Husna","non-dropping-particle":"","parse-names":false,"suffix":""},{"dropping-particle":"","family":"Siregar","given":"Horia","non-dropping-particle":"","parse-names":false,"suffix":""},{"dropping-particle":"","family":"Emelia Rahmadany Putri Gami","given":"","non-dropping-particle":"","parse-names":false,"suffix":""},{"dropping-particle":"","family":"Ova Novi Irama","given":"","non-dropping-particle":"","parse-names":false,"suffix":""}],"container-title":"Journal of Trends Economics and Accounting Research","id":"ITEM-1","issue":"4","issued":{"date-parts":[["2023"]]},"page":"452-464","title":"Pengaruh Pelatihan, Komunikasi dan Kepuasan Kerja Terhadap Kinerja Pegawai Dinas Sosial","type":"article-journal","volume":"3"},"uris":["http://www.mendeley.com/documents/?uuid=ba76aea8-3c68-4ae1-a9ec-96a144a0549a"]}],"mendeley":{"formattedCitation":"(Dina Lorenza et al., 2023)","plainTextFormattedCitation":"(Dina Lorenza et al., 2023)"},"properties":{"noteIndex":0},"schema":"https://github.com/citation-style-language/schema/raw/master/csl-citation.json"}</w:instrText>
      </w:r>
      <w:r w:rsidR="005C1065">
        <w:rPr>
          <w:rFonts w:cs="Times New Roman"/>
          <w:szCs w:val="24"/>
        </w:rPr>
        <w:fldChar w:fldCharType="separate"/>
      </w:r>
      <w:r w:rsidRPr="008F2769">
        <w:rPr>
          <w:rFonts w:cs="Times New Roman"/>
          <w:noProof/>
          <w:szCs w:val="24"/>
        </w:rPr>
        <w:t>(Dina Lorenza et al., 2023)</w:t>
      </w:r>
      <w:r w:rsidR="005C1065">
        <w:rPr>
          <w:rFonts w:cs="Times New Roman"/>
          <w:szCs w:val="24"/>
        </w:rPr>
        <w:fldChar w:fldCharType="end"/>
      </w:r>
      <w:r w:rsidRPr="003E55AD">
        <w:rPr>
          <w:rFonts w:cs="Times New Roman"/>
          <w:szCs w:val="24"/>
        </w:rPr>
        <w:t>.</w:t>
      </w:r>
      <w:r w:rsidRPr="00F341DD">
        <w:rPr>
          <w:rFonts w:cs="Times New Roman"/>
          <w:szCs w:val="24"/>
        </w:rPr>
        <w:t>Kinerja karyawan bersifat individual, karena setiap orang memiliki kemampuan dan keterampilan yang berbeda dalam menyelesaikan tugasnya.</w:t>
      </w:r>
      <w:r w:rsidRPr="000432C5">
        <w:rPr>
          <w:rFonts w:cs="Times New Roman"/>
          <w:szCs w:val="24"/>
        </w:rPr>
        <w:t xml:space="preserve"> Kontribusi karyawan dalam meningkatkan perkembangan perusahaan merupakan manifestasi dari kinerja mereka. Oleh karena itu, perusahaan perlu memantau kinerja setiap karyawan untuk memastikan mereka mampu melaksanakan tugas yang diberikan. Penilaian kinerja memiliki peran krusial dalam menentukan kelanjutan kerja sama antara perusahaan dan karyawan</w:t>
      </w:r>
      <w:r w:rsidR="005C1065">
        <w:rPr>
          <w:rFonts w:cs="Times New Roman"/>
          <w:szCs w:val="24"/>
        </w:rPr>
        <w:fldChar w:fldCharType="begin" w:fldLock="1"/>
      </w:r>
      <w:r>
        <w:rPr>
          <w:rFonts w:cs="Times New Roman"/>
          <w:szCs w:val="24"/>
        </w:rPr>
        <w:instrText>ADDIN CSL_CITATION {"citationItems":[{"id":"ITEM-1","itemData":{"DOI":"10.31004/ijim.v1i3.15","abstract":"This research aims to determine the influence of work motivation and work discipline on the performance of PT employees. Antam Tbk (UIBPEI) Pongkor. The research method used in this research is a quantitative method. The data collection technique in this research was carried out by distributing questionnaires to 46 PT employees. Antam Tbk (UIBPEI) Pongkor, which was then processed using the SmartPLS 4.0 application using the Structural Equation Modeling (SEM) analysis method. The results obtained from the influence of work motivation on employee performance with an original sample value of 0.389, T-statistics 3.442 &gt; 1.96, and P-value 0.001 &lt; 0.05, meaning that there is a positive and significant influence between work motivation and employee performance. The results obtained from the influence of work discipline on employee performance with an original sample value of 0.602, T-statistics 5.503 &gt; 1.96, and P-value 0.000 &lt; 0.05, meaning that there is a positive and significant influence between work discipline on employee performance. The results obtained from the influence of work motivation on work discipline with an original sample value of 0.841, T-statistics 6.757, and P-value 0.000 &lt; 0.05, meaning that there is a positive and significant influence between work motivation and work discipline. The results obtained from the influence of work motivation through work discipline on employee performance with an original sample value of 0.506, T-statistics 4.194 &gt; 1.96, and P-value 0.000 &lt; 0.05, meaning that there is a positive and significant influence between work motivation through work discipline on employee performance.","author":[{"dropping-particle":"","family":"Adinda","given":"Tifani Nur","non-dropping-particle":"","parse-names":false,"suffix":""},{"dropping-particle":"","family":"Firdaus","given":"Muhamad Azis","non-dropping-particle":"","parse-names":false,"suffix":""},{"dropping-particle":"","family":"Agung","given":"Syahrum","non-dropping-particle":"","parse-names":false,"suffix":""}],"container-title":"Indonesian Journal of Innovation Multidisipliner Research","id":"ITEM-1","issue":"3","issued":{"date-parts":[["2023"]]},"page":"134-143","title":"Pengaruh Motivasi Kerja dan Disiplin Kerja Terhadap Kinerja Karyawan","type":"article-journal","volume":"1"},"uris":["http://www.mendeley.com/documents/?uuid=a6da7ddf-a44e-4eaa-85a3-1939cf2bc2b9"]}],"mendeley":{"formattedCitation":"(Adinda et al., 2023)","plainTextFormattedCitation":"(Adinda et al., 2023)","previouslyFormattedCitation":"(Adinda et al., 2023)"},"properties":{"noteIndex":0},"schema":"https://github.com/citation-style-language/schema/raw/master/csl-citation.json"}</w:instrText>
      </w:r>
      <w:r w:rsidR="005C1065">
        <w:rPr>
          <w:rFonts w:cs="Times New Roman"/>
          <w:szCs w:val="24"/>
        </w:rPr>
        <w:fldChar w:fldCharType="separate"/>
      </w:r>
      <w:r w:rsidRPr="002A7869">
        <w:rPr>
          <w:rFonts w:cs="Times New Roman"/>
          <w:noProof/>
          <w:szCs w:val="24"/>
        </w:rPr>
        <w:t>(Adinda et al., 2023)</w:t>
      </w:r>
      <w:r w:rsidR="005C1065">
        <w:rPr>
          <w:rFonts w:cs="Times New Roman"/>
          <w:szCs w:val="24"/>
        </w:rPr>
        <w:fldChar w:fldCharType="end"/>
      </w:r>
      <w:r w:rsidRPr="000432C5">
        <w:rPr>
          <w:rFonts w:cs="Times New Roman"/>
          <w:szCs w:val="24"/>
        </w:rPr>
        <w:t>. Kinerja karyawan seringkali diartikan sebagai pencapaian tugas yang selaras dengan program kerja organisasi. Hal ini mencerminkan kontribusi individu terhadap kinerja organisasi secara keseluruhan dalam mencapai visi, misi, dan tujuannya. Dengan kata lain, kinerja karyawan yang baik berkontribusi langsung pada keberhasilan organisasi</w:t>
      </w:r>
      <w:r w:rsidR="005C1065">
        <w:rPr>
          <w:rFonts w:cs="Times New Roman"/>
          <w:szCs w:val="24"/>
        </w:rPr>
        <w:fldChar w:fldCharType="begin" w:fldLock="1"/>
      </w:r>
      <w:r>
        <w:rPr>
          <w:rFonts w:cs="Times New Roman"/>
          <w:szCs w:val="24"/>
        </w:rPr>
        <w:instrText>ADDIN CSL_CITATION {"citationItems":[{"id":"ITEM-1","itemData":{"DOI":"10.31000/dmj.v6i2.6732","abstract":"ABSTRAKPenelitian ini bertujuan untuk menguji pengaruh disiplin kerja terhadap kinerja karyawan yang dimediasi oleh variabel produktivitas kerja dengan mengambil sampel sebanyak 32 responden yang seluruhnya merupakan karyawan PDAM Tirta Kerta Raharja. Penelitian ini menggunakan instrumen berupa kuesioner. Hasil pengisian kuesioner selanjutnya dianalisis baik secara deskriptif maupun kuantitatif dengan menggunakan bantuan program smartpls. Berdasarkan hasil analisis PLS, diperoleh kesimpulan bahwa variabel disiplin kerja berpengaruh positif dan signifikan terhadap kinerja karyawan, hal ini menunjukkan bahwa semakin tinggi disiplin kerja karyawan maka semakin tinggi kinerja karyawan. Hasil analisis selanjutnya menunjukkan bahwa produktivitas juga berpengaruh positif dan signifikan terhadap kinerja karyawan. Hal ini menunjukkan bahwa semakin tinggi produktivitas kerja karyawan maka semakin tinggi kinerja karyawan. Hasil analisis selanjutnya terkait peran produktivitas kerja sebagai pemediasi menunjukkan bahwa produktivitas kerja dapat memediasi pengaruh disiplin kerja terhadap kinerja karyawan.Kata kunci : disiplin kerja, kinerja, produktivitas kerjaABSTRACTThis study aims to examine the effect of work discipline on employee performance mediated by work productivity variables by taking a sample of 32 respondents who are all employees of PDAM Tirta Kerta Raharja. This study uses an instrument in the form of a questionnaire. The results of filling out the questionnaire were then analyzed both descriptively and quantitatively using the help of the SmartPLs program. Based on the results of the PLS analysis, it is concluded that the work discipline variable has a positive and significant effect on employee performance, this shows that the higher the employee's work discipline, the higher the employee's performance. The results of the subsequent analysis showed that productivity also had a positive and significant effect on employee performance. This shows that the higher employee productivity, the higher the employee's performance. The results of subsequent analyzes related to the role of work productivity as a mediator show that work productivity can mediate the effect of work discipline on employee performance. Keywords: work discipline, performance, work productivity","author":[{"dropping-particle":"","family":"Budi","given":"Agung","non-dropping-particle":"","parse-names":false,"suffix":""}],"container-title":"Dynamic Management Journal","id":"ITEM-1","issue":"2","issued":{"date-parts":[["2022"]]},"page":"83","title":"Pengaruh Displin Kerja Terhadap Kinerja Karyawan Yang Dimediasi Oleh Produktivitas Kerja Karyawan","type":"article-journal","volume":"6"},"uris":["http://www.mendeley.com/documents/?uuid=e9a5019e-bad4-4b02-a8c0-b34d3844bb84"]}],"mendeley":{"formattedCitation":"(Budi, 2022)","plainTextFormattedCitation":"(Budi, 2022)","previouslyFormattedCitation":"(Budi, 2022)"},"properties":{"noteIndex":0},"schema":"https://github.com/citation-style-language/schema/raw/master/csl-citation.json"}</w:instrText>
      </w:r>
      <w:r w:rsidR="005C1065">
        <w:rPr>
          <w:rFonts w:cs="Times New Roman"/>
          <w:szCs w:val="24"/>
        </w:rPr>
        <w:fldChar w:fldCharType="separate"/>
      </w:r>
      <w:r w:rsidRPr="002A7869">
        <w:rPr>
          <w:rFonts w:cs="Times New Roman"/>
          <w:noProof/>
          <w:szCs w:val="24"/>
        </w:rPr>
        <w:t>(Budi, 2022)</w:t>
      </w:r>
      <w:r w:rsidR="005C1065">
        <w:rPr>
          <w:rFonts w:cs="Times New Roman"/>
          <w:szCs w:val="24"/>
        </w:rPr>
        <w:fldChar w:fldCharType="end"/>
      </w:r>
      <w:r w:rsidRPr="000432C5">
        <w:rPr>
          <w:rFonts w:cs="Times New Roman"/>
          <w:szCs w:val="24"/>
        </w:rPr>
        <w:t>.</w:t>
      </w:r>
    </w:p>
    <w:p w:rsidR="0073234B" w:rsidRDefault="0073234B" w:rsidP="0073234B">
      <w:pPr>
        <w:spacing w:after="0"/>
        <w:ind w:firstLine="720"/>
        <w:rPr>
          <w:rFonts w:cs="Times New Roman"/>
          <w:szCs w:val="24"/>
        </w:rPr>
      </w:pPr>
      <w:r w:rsidRPr="00F341DD">
        <w:rPr>
          <w:rFonts w:cs="Times New Roman"/>
        </w:rPr>
        <w:lastRenderedPageBreak/>
        <w:t xml:space="preserve">Berdasarkan sejumlah pengertian yang telah dijabarkan, kinerja karyawan dapat diartikan sebagai </w:t>
      </w:r>
      <w:r w:rsidRPr="00F341DD">
        <w:rPr>
          <w:rFonts w:cs="Times New Roman"/>
          <w:i/>
          <w:iCs/>
        </w:rPr>
        <w:t>output</w:t>
      </w:r>
      <w:r w:rsidRPr="00F341DD">
        <w:rPr>
          <w:rFonts w:cs="Times New Roman"/>
        </w:rPr>
        <w:t xml:space="preserve"> yang dicapai oleh seseorang dalam menjalankan tanggung jawabnya, yang dipengaruhi oleh kemampuan, pengalaman, dan tingkat komitmen yang dimiliki</w:t>
      </w:r>
      <w:r>
        <w:rPr>
          <w:rFonts w:ascii="Segoe UI" w:hAnsi="Segoe UI" w:cs="Segoe UI"/>
        </w:rPr>
        <w:t>.</w:t>
      </w:r>
      <w:r w:rsidRPr="002A7869">
        <w:rPr>
          <w:rFonts w:cs="Times New Roman"/>
          <w:szCs w:val="24"/>
        </w:rPr>
        <w:t xml:space="preserve"> Kinerja ini merupakan indikator penting dari efektivitas manajemen kinerja dalam suatu organisasi, yang berfungsi sebagai kekuatan pendorong untuk mencapai tujuan strategis. </w:t>
      </w:r>
      <w:r w:rsidRPr="00F341DD">
        <w:rPr>
          <w:rFonts w:cs="Times New Roman"/>
        </w:rPr>
        <w:t>Melalui pengelolaan kinerja yang efektif, organisasi dapat mengawasi serta menilai peran setiap pegawai, sehingga aktivitas mereka tetap sejalan dengan standar dan tujuan yang telah ditentukan. Dengan demikian, performa karyawan tidak hanya merepresentasikan pencapaian individu, tetapi juga memberikan kontribusi nyata terhadap tercapainya visi dan misi perusahaan.</w:t>
      </w:r>
    </w:p>
    <w:p w:rsidR="0073234B" w:rsidRPr="00D01896" w:rsidRDefault="0073234B" w:rsidP="0073234B">
      <w:pPr>
        <w:pStyle w:val="Heading4"/>
      </w:pPr>
      <w:bookmarkStart w:id="30" w:name="_Toc202109271"/>
      <w:r w:rsidRPr="00D01896">
        <w:t>2.1.4.2 Faktor-Faktor Yang Mempengaruhi Kinerja Karyawan</w:t>
      </w:r>
      <w:bookmarkEnd w:id="30"/>
    </w:p>
    <w:p w:rsidR="0073234B" w:rsidRDefault="0073234B" w:rsidP="0073234B">
      <w:pPr>
        <w:spacing w:after="0"/>
        <w:ind w:firstLine="720"/>
        <w:rPr>
          <w:rFonts w:cs="Times New Roman"/>
          <w:szCs w:val="24"/>
        </w:rPr>
      </w:pPr>
      <w:r w:rsidRPr="00D01896">
        <w:rPr>
          <w:rFonts w:cs="Times New Roman"/>
          <w:szCs w:val="24"/>
        </w:rPr>
        <w:t>Menurut Simanjuntak (2005)</w:t>
      </w:r>
      <w:r w:rsidR="005C1065">
        <w:rPr>
          <w:rFonts w:cs="Times New Roman"/>
          <w:szCs w:val="24"/>
        </w:rPr>
        <w:fldChar w:fldCharType="begin" w:fldLock="1"/>
      </w:r>
      <w:r>
        <w:rPr>
          <w:rFonts w:cs="Times New Roman"/>
          <w:szCs w:val="24"/>
        </w:rPr>
        <w:instrText>ADDIN CSL_CITATION {"citationItems":[{"id":"ITEM-1","itemData":{"DOI":"10.31933/jimt.v2i4.466","ISSN":"2686-5246","abstract":"Riset terdahulu atau riset yang relevan sangat penting dalam suatu riset atau artikel ilmiah. Riset terdahulu atau riset yang relevan berfungsi untuk memperkuat teori dan penomena hubungan atau pengaruh antar variable. Artikel ini mereview faktor yang mempengaruhi kinerja pegawai melalui lingkungan kerja, kepuasan kerja, dan komitmen organsiasi, Suatu Studi Literatur Manajemen Sumberdaya Manusia. Hasil dari library risearch ini adalah bahwa: 1) lingkungan kerja berpengaruh terhadap kinerja pegawai; 2) kepuasan kerja berpengaruh terhadap kinerja pegawai; 3) dan komitmen organisasi berpengaruh terhadap kinerja pegawai.","author":[{"dropping-particle":"","family":"Pusparani","given":"Mellysa","non-dropping-particle":"","parse-names":false,"suffix":""}],"container-title":"Jurnal Ilmu Manajemen Terapan","id":"ITEM-1","issue":"4","issued":{"date-parts":[["2021"]]},"page":"534-543","title":"Faktor Yang Mempengaruhi Kinerja Pegawai (Suatu Kajian Studi Literatur Manajemen Sumber Daya Manusia)","type":"article-journal","volume":"2"},"uris":["http://www.mendeley.com/documents/?uuid=424998cb-c025-4257-91b6-07490b6204bb"]}],"mendeley":{"formattedCitation":"(Pusparani, 2021)","manualFormatting":"(dalam Pusparani, 2021)","plainTextFormattedCitation":"(Pusparani, 2021)","previouslyFormattedCitation":"(Pusparani, 2021)"},"properties":{"noteIndex":0},"schema":"https://github.com/citation-style-language/schema/raw/master/csl-citation.json"}</w:instrText>
      </w:r>
      <w:r w:rsidR="005C1065">
        <w:rPr>
          <w:rFonts w:cs="Times New Roman"/>
          <w:szCs w:val="24"/>
        </w:rPr>
        <w:fldChar w:fldCharType="separate"/>
      </w:r>
      <w:r w:rsidRPr="001117EA">
        <w:rPr>
          <w:rFonts w:cs="Times New Roman"/>
          <w:noProof/>
          <w:szCs w:val="24"/>
        </w:rPr>
        <w:t>(</w:t>
      </w:r>
      <w:r>
        <w:rPr>
          <w:rFonts w:cs="Times New Roman"/>
          <w:noProof/>
          <w:szCs w:val="24"/>
        </w:rPr>
        <w:t xml:space="preserve">dalam </w:t>
      </w:r>
      <w:r w:rsidRPr="001117EA">
        <w:rPr>
          <w:rFonts w:cs="Times New Roman"/>
          <w:noProof/>
          <w:szCs w:val="24"/>
        </w:rPr>
        <w:t>Pusparani, 2021)</w:t>
      </w:r>
      <w:r w:rsidR="005C1065">
        <w:rPr>
          <w:rFonts w:cs="Times New Roman"/>
          <w:szCs w:val="24"/>
        </w:rPr>
        <w:fldChar w:fldCharType="end"/>
      </w:r>
      <w:r w:rsidRPr="00D01896">
        <w:rPr>
          <w:rFonts w:cs="Times New Roman"/>
          <w:szCs w:val="24"/>
        </w:rPr>
        <w:t xml:space="preserve">, </w:t>
      </w:r>
      <w:r>
        <w:rPr>
          <w:rFonts w:cs="Times New Roman"/>
          <w:szCs w:val="24"/>
        </w:rPr>
        <w:t>t</w:t>
      </w:r>
      <w:r w:rsidRPr="00F341DD">
        <w:rPr>
          <w:rFonts w:cs="Times New Roman"/>
          <w:szCs w:val="24"/>
        </w:rPr>
        <w:t>erdapat beberapa faktor yang dapat memengaruhi kinerja, di antaranya:</w:t>
      </w:r>
    </w:p>
    <w:p w:rsidR="0073234B" w:rsidRPr="00934B5E" w:rsidRDefault="0073234B" w:rsidP="0073234B">
      <w:pPr>
        <w:pStyle w:val="ListParagraph"/>
        <w:numPr>
          <w:ilvl w:val="0"/>
          <w:numId w:val="13"/>
        </w:numPr>
        <w:spacing w:after="0"/>
        <w:rPr>
          <w:rFonts w:cs="Times New Roman"/>
          <w:szCs w:val="24"/>
        </w:rPr>
      </w:pPr>
      <w:r w:rsidRPr="00934B5E">
        <w:rPr>
          <w:rFonts w:cs="Times New Roman"/>
          <w:szCs w:val="24"/>
        </w:rPr>
        <w:t>Kualitas atau kemampuan karyawan, ini mencakup pengetahuan, pendidikan, pelatihan yang telah diterima, etika kerja, motivasi, sikap, serta kondisi fisik karyawan.</w:t>
      </w:r>
    </w:p>
    <w:p w:rsidR="0073234B" w:rsidRDefault="0073234B" w:rsidP="0073234B">
      <w:pPr>
        <w:pStyle w:val="ListParagraph"/>
        <w:numPr>
          <w:ilvl w:val="0"/>
          <w:numId w:val="13"/>
        </w:numPr>
        <w:rPr>
          <w:rFonts w:cs="Times New Roman"/>
          <w:szCs w:val="24"/>
        </w:rPr>
      </w:pPr>
      <w:r w:rsidRPr="00241ADD">
        <w:rPr>
          <w:rFonts w:cs="Times New Roman"/>
          <w:szCs w:val="24"/>
        </w:rPr>
        <w:t>Sarana dan prasarana pendukung, faktor ini berhubungan dengan lingkungan kerja di mana karyawan beroperasi, termasuk aspek keselamatan, kesehatan, sarana produksi, teknologi, serta kesejahteraan</w:t>
      </w:r>
      <w:r>
        <w:rPr>
          <w:rFonts w:cs="Times New Roman"/>
          <w:szCs w:val="24"/>
        </w:rPr>
        <w:t xml:space="preserve"> karyawan </w:t>
      </w:r>
      <w:r w:rsidRPr="00241ADD">
        <w:rPr>
          <w:rFonts w:cs="Times New Roman"/>
          <w:szCs w:val="24"/>
        </w:rPr>
        <w:t>seperti gaji dan jaminan sosial.</w:t>
      </w:r>
    </w:p>
    <w:p w:rsidR="0073234B" w:rsidRPr="00241ADD" w:rsidRDefault="0073234B" w:rsidP="0073234B">
      <w:pPr>
        <w:pStyle w:val="ListParagraph"/>
        <w:numPr>
          <w:ilvl w:val="0"/>
          <w:numId w:val="13"/>
        </w:numPr>
        <w:spacing w:after="0"/>
        <w:rPr>
          <w:rFonts w:cs="Times New Roman"/>
          <w:szCs w:val="24"/>
        </w:rPr>
      </w:pPr>
      <w:r w:rsidRPr="00241ADD">
        <w:rPr>
          <w:rFonts w:cs="Times New Roman"/>
          <w:szCs w:val="24"/>
        </w:rPr>
        <w:lastRenderedPageBreak/>
        <w:t>Supra sarana, ini merujuk pada faktor eksternal yang berasal dari kebijakan perusahaan, termasuk kebijakan pemerintah dan hubungan industrial yang berlaku.</w:t>
      </w:r>
    </w:p>
    <w:p w:rsidR="0073234B" w:rsidRDefault="0073234B" w:rsidP="0073234B">
      <w:pPr>
        <w:pStyle w:val="Heading4"/>
      </w:pPr>
      <w:bookmarkStart w:id="31" w:name="_Toc202109272"/>
      <w:r>
        <w:t xml:space="preserve">2.1.4.3 </w:t>
      </w:r>
      <w:r w:rsidRPr="000E71DB">
        <w:t>Indikator Kinerja Karyawan</w:t>
      </w:r>
      <w:bookmarkEnd w:id="31"/>
    </w:p>
    <w:p w:rsidR="0073234B" w:rsidRPr="003315BA" w:rsidRDefault="0073234B" w:rsidP="0073234B">
      <w:pPr>
        <w:spacing w:after="0"/>
        <w:ind w:firstLine="720"/>
        <w:rPr>
          <w:rFonts w:cs="Times New Roman"/>
          <w:szCs w:val="24"/>
        </w:rPr>
      </w:pPr>
      <w:r w:rsidRPr="003315BA">
        <w:rPr>
          <w:rFonts w:cs="Times New Roman"/>
          <w:szCs w:val="24"/>
        </w:rPr>
        <w:t>Menurut</w:t>
      </w:r>
      <w:r w:rsidR="005C1065">
        <w:rPr>
          <w:rFonts w:cs="Times New Roman"/>
          <w:szCs w:val="24"/>
        </w:rPr>
        <w:fldChar w:fldCharType="begin" w:fldLock="1"/>
      </w:r>
      <w:r>
        <w:rPr>
          <w:rFonts w:cs="Times New Roman"/>
          <w:szCs w:val="24"/>
        </w:rPr>
        <w:instrText>ADDIN CSL_CITATION {"citationItems":[{"id":"ITEM-1","itemData":{"DOI":"10.30656/sm.v7i1.2277","ISSN":"2622-0377","abstract":"Penelitian bertujuan untuk menganalisis pengaruh fasilitas kerja, disip[lin kerja dan motivasi kerja terhadap kinerja karyawan, pengaruh fasilitas kerja dan disiplin kerja terhadap motivasi kerja, pengaruh fasilitas kerja terhadap kinerja karyawan melalui motivasi kerja dan pengaruh disiplin kerja terhadap kinerja karyawan melalui motivasi kerja.. Dalam penelitian ini menggunakan jenis penelitian asosiatif dengan sampel sebanyak 87 responden yang merupakan karyawan pada PT Perkebunan Nusantara III (Persero) Medan.  Teknik pengumpulan data menggunakan daftar pertanyataan seperti kuesioner dan teknik analisis data menggunakan Partial Least Square (SmartPls) untuk menguji tujuh hipotesis yang diajukan dalam penelitian ini. Hasil penelitan menunjukan bahwa: (1) pengaruh fasilitas kerja terhadap kinerja karyawan positif dan signifkan; (2) pengaruh disiplin kerja terhadap kinerja karyawan positif dan signifikan; (3) pengaruh motivasi kerja terhadap kinerja karyawan positif dan signifikan; (4) pengaruh fasilitas kerja terhadap motivasi kerja positif dan signifikan; (5) pengaruh disiplin kerja terhadap motivasi kerja positif dan signifikan; (6) motivasi kerja sebagai variabel mediator tidak berperan sebagai mediasi pada pengaruh fasilitas kerja terhadap kinerja karyawan; (7) motivasi kerja sebagai mediator tidak berperan sebagai mediasi pada pengaruh disiplin kerja terhadap kinerja karyawan.\r  ","author":[{"dropping-particle":"","family":"Jufrizen","given":"Jufrizen","non-dropping-particle":"","parse-names":false,"suffix":""}],"container-title":"Sains Manajemen","id":"ITEM-1","issue":"1","issued":{"date-parts":[["2021"]]},"page":"35-54","title":"Pengaruh Fasilitas Kerja Dan Disiplin Kerja Terhadap Kinerja Karyawan Melalui Motivasi Kerja","type":"article-journal","volume":"7"},"uris":["http://www.mendeley.com/documents/?uuid=5f15c55d-92f7-45b3-b3b9-827f4d456c09"]}],"mendeley":{"formattedCitation":"(Jufrizen, 2021)","plainTextFormattedCitation":"(Jufrizen, 2021)","previouslyFormattedCitation":"(Jufrizen, 2021)"},"properties":{"noteIndex":0},"schema":"https://github.com/citation-style-language/schema/raw/master/csl-citation.json"}</w:instrText>
      </w:r>
      <w:r w:rsidR="005C1065">
        <w:rPr>
          <w:rFonts w:cs="Times New Roman"/>
          <w:szCs w:val="24"/>
        </w:rPr>
        <w:fldChar w:fldCharType="separate"/>
      </w:r>
      <w:r w:rsidRPr="003315BA">
        <w:rPr>
          <w:rFonts w:cs="Times New Roman"/>
          <w:noProof/>
          <w:szCs w:val="24"/>
        </w:rPr>
        <w:t>(Jufrizen, 2021)</w:t>
      </w:r>
      <w:r w:rsidR="005C1065">
        <w:rPr>
          <w:rFonts w:cs="Times New Roman"/>
          <w:szCs w:val="24"/>
        </w:rPr>
        <w:fldChar w:fldCharType="end"/>
      </w:r>
      <w:r w:rsidRPr="003315BA">
        <w:rPr>
          <w:rFonts w:cs="Times New Roman"/>
          <w:szCs w:val="24"/>
        </w:rPr>
        <w:t>, kinerja karyawan dapat diukur melalui beberapa aspek utama, antara lain:</w:t>
      </w:r>
    </w:p>
    <w:p w:rsidR="0073234B" w:rsidRDefault="0073234B" w:rsidP="0073234B">
      <w:pPr>
        <w:pStyle w:val="ListParagraph"/>
        <w:numPr>
          <w:ilvl w:val="0"/>
          <w:numId w:val="14"/>
        </w:numPr>
        <w:spacing w:after="0"/>
        <w:rPr>
          <w:rFonts w:cs="Times New Roman"/>
          <w:szCs w:val="24"/>
        </w:rPr>
      </w:pPr>
      <w:r w:rsidRPr="00241ADD">
        <w:rPr>
          <w:rFonts w:cs="Times New Roman"/>
          <w:szCs w:val="24"/>
        </w:rPr>
        <w:t>Pelaksanaan Tugas</w:t>
      </w:r>
    </w:p>
    <w:p w:rsidR="0073234B" w:rsidRPr="00241ADD" w:rsidRDefault="0073234B" w:rsidP="0073234B">
      <w:pPr>
        <w:pStyle w:val="ListParagraph"/>
        <w:rPr>
          <w:rFonts w:cs="Times New Roman"/>
          <w:szCs w:val="24"/>
        </w:rPr>
      </w:pPr>
      <w:r w:rsidRPr="00241ADD">
        <w:rPr>
          <w:rFonts w:cs="Times New Roman"/>
          <w:szCs w:val="24"/>
        </w:rPr>
        <w:t>Kesadaran karyawan dalam menyelesaikan pekerjaan secara efisien dan tepat, dengan menghindari kesalahan selama menjalankan tugasnya.</w:t>
      </w:r>
    </w:p>
    <w:p w:rsidR="0073234B" w:rsidRDefault="0073234B" w:rsidP="0073234B">
      <w:pPr>
        <w:pStyle w:val="ListParagraph"/>
        <w:numPr>
          <w:ilvl w:val="0"/>
          <w:numId w:val="14"/>
        </w:numPr>
        <w:rPr>
          <w:rFonts w:cs="Times New Roman"/>
          <w:szCs w:val="24"/>
        </w:rPr>
      </w:pPr>
      <w:r w:rsidRPr="003315BA">
        <w:rPr>
          <w:rFonts w:cs="Times New Roman"/>
          <w:szCs w:val="24"/>
        </w:rPr>
        <w:t>Tanggung Jawab</w:t>
      </w:r>
    </w:p>
    <w:p w:rsidR="0073234B" w:rsidRPr="008D1090" w:rsidRDefault="0073234B" w:rsidP="0073234B">
      <w:pPr>
        <w:pStyle w:val="ListParagraph"/>
        <w:rPr>
          <w:rFonts w:cs="Times New Roman"/>
          <w:szCs w:val="24"/>
        </w:rPr>
      </w:pPr>
      <w:r w:rsidRPr="00241ADD">
        <w:rPr>
          <w:rFonts w:cs="Times New Roman"/>
          <w:szCs w:val="24"/>
        </w:rPr>
        <w:t>Ukuran komitmen karyawan untuk melaksanakan pekerjaan dengan tepat dan akurat, serta memastikan kesalahan dapat diminimalisir.</w:t>
      </w:r>
    </w:p>
    <w:p w:rsidR="0073234B" w:rsidRDefault="0073234B" w:rsidP="0073234B">
      <w:pPr>
        <w:pStyle w:val="ListParagraph"/>
        <w:numPr>
          <w:ilvl w:val="0"/>
          <w:numId w:val="14"/>
        </w:numPr>
        <w:rPr>
          <w:rFonts w:cs="Times New Roman"/>
          <w:szCs w:val="24"/>
        </w:rPr>
      </w:pPr>
      <w:r w:rsidRPr="003315BA">
        <w:rPr>
          <w:rFonts w:cs="Times New Roman"/>
          <w:szCs w:val="24"/>
        </w:rPr>
        <w:t>Kuantitas Kerja</w:t>
      </w:r>
    </w:p>
    <w:p w:rsidR="0073234B" w:rsidRPr="00241ADD" w:rsidRDefault="0073234B" w:rsidP="0073234B">
      <w:pPr>
        <w:pStyle w:val="ListParagraph"/>
        <w:rPr>
          <w:rFonts w:cs="Times New Roman"/>
          <w:szCs w:val="24"/>
        </w:rPr>
      </w:pPr>
      <w:r w:rsidRPr="00241ADD">
        <w:rPr>
          <w:rFonts w:cs="Times New Roman"/>
          <w:szCs w:val="24"/>
        </w:rPr>
        <w:t>Lama waktu kerja setiap karyawan setiap hari mencerminkan seberapa aktif dan terlibat karyawan dalam pekerjaan.</w:t>
      </w:r>
    </w:p>
    <w:p w:rsidR="0073234B" w:rsidRDefault="0073234B" w:rsidP="0073234B">
      <w:pPr>
        <w:pStyle w:val="ListParagraph"/>
        <w:numPr>
          <w:ilvl w:val="0"/>
          <w:numId w:val="14"/>
        </w:numPr>
        <w:rPr>
          <w:rFonts w:cs="Times New Roman"/>
          <w:szCs w:val="24"/>
        </w:rPr>
      </w:pPr>
      <w:r w:rsidRPr="003315BA">
        <w:rPr>
          <w:rFonts w:cs="Times New Roman"/>
          <w:szCs w:val="24"/>
        </w:rPr>
        <w:t>Kualitas Kerja</w:t>
      </w:r>
    </w:p>
    <w:p w:rsidR="0073234B" w:rsidRPr="00241ADD" w:rsidRDefault="0073234B" w:rsidP="0073234B">
      <w:pPr>
        <w:pStyle w:val="ListParagraph"/>
        <w:spacing w:after="0"/>
        <w:rPr>
          <w:rFonts w:cs="Times New Roman"/>
          <w:szCs w:val="24"/>
        </w:rPr>
      </w:pPr>
      <w:r w:rsidRPr="00241ADD">
        <w:rPr>
          <w:rFonts w:cs="Times New Roman"/>
          <w:szCs w:val="24"/>
        </w:rPr>
        <w:t>Kualitas hasil kerja yang diperoleh oleh karyawan mencerminkan seberapa baik karyawan melaksanakan tugas sesuai dengan standar yang telah ditentukan.</w:t>
      </w:r>
    </w:p>
    <w:p w:rsidR="0073234B" w:rsidRPr="00923F6F" w:rsidRDefault="0073234B" w:rsidP="0073234B">
      <w:pPr>
        <w:pStyle w:val="Heading2"/>
        <w:spacing w:before="0"/>
      </w:pPr>
      <w:bookmarkStart w:id="32" w:name="_Toc198048952"/>
      <w:bookmarkStart w:id="33" w:name="_Toc198049745"/>
      <w:bookmarkStart w:id="34" w:name="_Toc202109273"/>
      <w:r>
        <w:t xml:space="preserve">2.2 </w:t>
      </w:r>
      <w:r w:rsidRPr="00923F6F">
        <w:t>Penelitian Terdahulu</w:t>
      </w:r>
      <w:bookmarkEnd w:id="32"/>
      <w:bookmarkEnd w:id="33"/>
      <w:bookmarkEnd w:id="34"/>
    </w:p>
    <w:p w:rsidR="0073234B" w:rsidRDefault="0073234B" w:rsidP="0073234B">
      <w:pPr>
        <w:spacing w:line="360" w:lineRule="auto"/>
        <w:ind w:firstLine="720"/>
        <w:rPr>
          <w:rFonts w:cs="Times New Roman"/>
          <w:szCs w:val="24"/>
        </w:rPr>
      </w:pPr>
      <w:r w:rsidRPr="00241ADD">
        <w:rPr>
          <w:rFonts w:cs="Times New Roman"/>
          <w:szCs w:val="24"/>
        </w:rPr>
        <w:t xml:space="preserve">Dalam penyusunan skripsi ini, peneliti menyajikan beberapa penelitian terdahulu yang memiliki keterkaitan dengan "Pengaruh </w:t>
      </w:r>
      <w:r w:rsidRPr="00241ADD">
        <w:rPr>
          <w:rFonts w:cs="Times New Roman"/>
          <w:i/>
          <w:iCs/>
          <w:szCs w:val="24"/>
        </w:rPr>
        <w:t>Job Insecurity</w:t>
      </w:r>
      <w:r w:rsidRPr="00241ADD">
        <w:rPr>
          <w:rFonts w:cs="Times New Roman"/>
          <w:szCs w:val="24"/>
        </w:rPr>
        <w:t xml:space="preserve">, Karaktertistik Pekerjaan, Dan Budaya Kerja Terhadap Kinerja Karyawan CV. </w:t>
      </w:r>
      <w:r w:rsidRPr="00241ADD">
        <w:rPr>
          <w:rFonts w:cs="Times New Roman"/>
          <w:szCs w:val="24"/>
        </w:rPr>
        <w:lastRenderedPageBreak/>
        <w:t>Jaya Perkasa Abadi Tanjung Morawa Kabupaten Deli Serdang", yaitu sebagai berikut:</w:t>
      </w:r>
    </w:p>
    <w:p w:rsidR="0073234B" w:rsidRDefault="0073234B" w:rsidP="0073234B">
      <w:pPr>
        <w:spacing w:line="240" w:lineRule="auto"/>
        <w:jc w:val="center"/>
        <w:rPr>
          <w:rFonts w:cs="Times New Roman"/>
          <w:b/>
          <w:bCs/>
          <w:szCs w:val="24"/>
        </w:rPr>
      </w:pPr>
      <w:r>
        <w:rPr>
          <w:rFonts w:cs="Times New Roman"/>
          <w:b/>
          <w:bCs/>
          <w:szCs w:val="24"/>
        </w:rPr>
        <w:t xml:space="preserve">Tabel 2.2 </w:t>
      </w:r>
    </w:p>
    <w:p w:rsidR="0073234B" w:rsidRDefault="0073234B" w:rsidP="0073234B">
      <w:pPr>
        <w:spacing w:line="240" w:lineRule="auto"/>
        <w:jc w:val="center"/>
        <w:rPr>
          <w:rFonts w:cs="Times New Roman"/>
          <w:b/>
          <w:bCs/>
          <w:szCs w:val="24"/>
        </w:rPr>
      </w:pPr>
      <w:r>
        <w:rPr>
          <w:rFonts w:cs="Times New Roman"/>
          <w:b/>
          <w:bCs/>
          <w:szCs w:val="24"/>
        </w:rPr>
        <w:t>Penelitian Terdahulu</w:t>
      </w:r>
    </w:p>
    <w:tbl>
      <w:tblPr>
        <w:tblStyle w:val="TableGrid"/>
        <w:tblW w:w="0" w:type="auto"/>
        <w:tblLook w:val="04A0"/>
      </w:tblPr>
      <w:tblGrid>
        <w:gridCol w:w="523"/>
        <w:gridCol w:w="2387"/>
        <w:gridCol w:w="2428"/>
        <w:gridCol w:w="2816"/>
      </w:tblGrid>
      <w:tr w:rsidR="0073234B" w:rsidTr="00481499">
        <w:tc>
          <w:tcPr>
            <w:tcW w:w="532" w:type="dxa"/>
          </w:tcPr>
          <w:p w:rsidR="0073234B" w:rsidRPr="00241ADD" w:rsidRDefault="0073234B" w:rsidP="00481499">
            <w:pPr>
              <w:spacing w:line="240" w:lineRule="auto"/>
              <w:jc w:val="center"/>
              <w:rPr>
                <w:rFonts w:cs="Times New Roman"/>
                <w:b/>
                <w:bCs/>
                <w:szCs w:val="24"/>
              </w:rPr>
            </w:pPr>
            <w:r w:rsidRPr="00241ADD">
              <w:rPr>
                <w:rFonts w:cs="Times New Roman"/>
                <w:b/>
                <w:bCs/>
                <w:szCs w:val="24"/>
              </w:rPr>
              <w:t>No</w:t>
            </w:r>
          </w:p>
        </w:tc>
        <w:tc>
          <w:tcPr>
            <w:tcW w:w="2560" w:type="dxa"/>
          </w:tcPr>
          <w:p w:rsidR="0073234B" w:rsidRPr="00241ADD" w:rsidRDefault="0073234B" w:rsidP="00481499">
            <w:pPr>
              <w:spacing w:line="240" w:lineRule="auto"/>
              <w:jc w:val="center"/>
              <w:rPr>
                <w:rFonts w:cs="Times New Roman"/>
                <w:b/>
                <w:bCs/>
                <w:szCs w:val="24"/>
              </w:rPr>
            </w:pPr>
            <w:r w:rsidRPr="00241ADD">
              <w:rPr>
                <w:rFonts w:cs="Times New Roman"/>
                <w:b/>
                <w:bCs/>
                <w:szCs w:val="24"/>
              </w:rPr>
              <w:t>Judul, Nama dan Tahun Penelitian</w:t>
            </w:r>
          </w:p>
        </w:tc>
        <w:tc>
          <w:tcPr>
            <w:tcW w:w="1763" w:type="dxa"/>
          </w:tcPr>
          <w:p w:rsidR="0073234B" w:rsidRPr="00241ADD" w:rsidRDefault="0073234B" w:rsidP="00481499">
            <w:pPr>
              <w:spacing w:line="240" w:lineRule="auto"/>
              <w:jc w:val="center"/>
              <w:rPr>
                <w:rFonts w:cs="Times New Roman"/>
                <w:b/>
                <w:bCs/>
                <w:szCs w:val="24"/>
              </w:rPr>
            </w:pPr>
            <w:r w:rsidRPr="00241ADD">
              <w:rPr>
                <w:rFonts w:cs="Times New Roman"/>
                <w:b/>
                <w:bCs/>
                <w:szCs w:val="24"/>
              </w:rPr>
              <w:t>Variabel Penelitian</w:t>
            </w:r>
          </w:p>
        </w:tc>
        <w:tc>
          <w:tcPr>
            <w:tcW w:w="3067" w:type="dxa"/>
          </w:tcPr>
          <w:p w:rsidR="0073234B" w:rsidRPr="00241ADD" w:rsidRDefault="0073234B" w:rsidP="00481499">
            <w:pPr>
              <w:spacing w:line="240" w:lineRule="auto"/>
              <w:jc w:val="center"/>
              <w:rPr>
                <w:rFonts w:cs="Times New Roman"/>
                <w:b/>
                <w:bCs/>
                <w:szCs w:val="24"/>
              </w:rPr>
            </w:pPr>
            <w:r w:rsidRPr="00241ADD">
              <w:rPr>
                <w:rFonts w:cs="Times New Roman"/>
                <w:b/>
                <w:bCs/>
                <w:szCs w:val="24"/>
              </w:rPr>
              <w:t>Hasil Penelitian</w:t>
            </w:r>
          </w:p>
        </w:tc>
      </w:tr>
      <w:tr w:rsidR="0073234B" w:rsidTr="00481499">
        <w:tc>
          <w:tcPr>
            <w:tcW w:w="532" w:type="dxa"/>
          </w:tcPr>
          <w:p w:rsidR="0073234B" w:rsidRPr="00230D1C" w:rsidRDefault="0073234B" w:rsidP="00481499">
            <w:pPr>
              <w:spacing w:line="240" w:lineRule="auto"/>
              <w:rPr>
                <w:rFonts w:cs="Times New Roman"/>
                <w:szCs w:val="24"/>
              </w:rPr>
            </w:pPr>
            <w:r w:rsidRPr="00230D1C">
              <w:rPr>
                <w:rFonts w:cs="Times New Roman"/>
                <w:szCs w:val="24"/>
              </w:rPr>
              <w:t xml:space="preserve">1. </w:t>
            </w:r>
          </w:p>
        </w:tc>
        <w:tc>
          <w:tcPr>
            <w:tcW w:w="2560" w:type="dxa"/>
          </w:tcPr>
          <w:p w:rsidR="0073234B" w:rsidRDefault="0073234B" w:rsidP="00481499">
            <w:pPr>
              <w:spacing w:line="240" w:lineRule="auto"/>
              <w:rPr>
                <w:rFonts w:cs="Times New Roman"/>
                <w:szCs w:val="24"/>
              </w:rPr>
            </w:pPr>
            <w:r>
              <w:rPr>
                <w:rFonts w:cs="Times New Roman"/>
                <w:szCs w:val="24"/>
              </w:rPr>
              <w:t xml:space="preserve">Pengaruh </w:t>
            </w:r>
            <w:r w:rsidRPr="00A14946">
              <w:rPr>
                <w:rFonts w:cs="Times New Roman"/>
                <w:i/>
                <w:iCs/>
                <w:szCs w:val="24"/>
              </w:rPr>
              <w:t>Job Insecurity</w:t>
            </w:r>
            <w:r>
              <w:rPr>
                <w:rFonts w:cs="Times New Roman"/>
                <w:szCs w:val="24"/>
              </w:rPr>
              <w:t xml:space="preserve"> Dan Budaya Kerja Terhadap Kinerja Karyawan PT. Masa Kini Mandiri (Lampung Post) Bandar Lampung Dengan Kepuasan Kerja Sebagai Moderasi</w:t>
            </w:r>
          </w:p>
          <w:p w:rsidR="0073234B" w:rsidRPr="00A14946" w:rsidRDefault="005C1065" w:rsidP="00481499">
            <w:pPr>
              <w:spacing w:line="240" w:lineRule="auto"/>
              <w:rPr>
                <w:rFonts w:cs="Times New Roman"/>
                <w:szCs w:val="24"/>
              </w:rPr>
            </w:pPr>
            <w:r>
              <w:rPr>
                <w:rFonts w:cs="Times New Roman"/>
                <w:szCs w:val="24"/>
              </w:rPr>
              <w:fldChar w:fldCharType="begin" w:fldLock="1"/>
            </w:r>
            <w:r w:rsidR="0073234B">
              <w:rPr>
                <w:rFonts w:cs="Times New Roman"/>
                <w:szCs w:val="24"/>
              </w:rPr>
              <w:instrText>ADDIN CSL_CITATION {"citationItems":[{"id":"ITEM-1","itemData":{"author":[{"dropping-particle":"","family":"Nurwidiawati","given":"Selfi","non-dropping-particle":"","parse-names":false,"suffix":""},{"dropping-particle":"","family":"Rahayu","given":"Mieke","non-dropping-particle":"","parse-names":false,"suffix":""}],"id":"ITEM-1","issued":{"date-parts":[["2024"]]},"page":"347-354","title":"Pengaruh Job Insecurity Dan Budaya Kerja Terhadap Kinerja Karyawan PT . Masa Kini Mandiri ( Lampung Post ) Bandar Lampung Dengan Kepuasan Kerja Sebagai Moderasi The Influence Of Job Insecurity And Work Culture On Employee Performance PT . Masa Kini Mandir","type":"article-journal"},"uris":["http://www.mendeley.com/documents/?uuid=c0740e90-1a2f-47c7-97fa-7ac612da0705"]}],"mendeley":{"formattedCitation":"(Nurwidiawati &amp; Rahayu, 2024)","plainTextFormattedCitation":"(Nurwidiawati &amp; Rahayu, 2024)","previouslyFormattedCitation":"(Nurwidiawati &amp; Rahayu, 2024)"},"properties":{"noteIndex":0},"schema":"https://github.com/citation-style-language/schema/raw/master/csl-citation.json"}</w:instrText>
            </w:r>
            <w:r>
              <w:rPr>
                <w:rFonts w:cs="Times New Roman"/>
                <w:szCs w:val="24"/>
              </w:rPr>
              <w:fldChar w:fldCharType="separate"/>
            </w:r>
            <w:r w:rsidR="0073234B" w:rsidRPr="00A14946">
              <w:rPr>
                <w:rFonts w:cs="Times New Roman"/>
                <w:noProof/>
                <w:szCs w:val="24"/>
              </w:rPr>
              <w:t>(Nurwidiawati &amp; Rahayu, 2024)</w:t>
            </w:r>
            <w:r>
              <w:rPr>
                <w:rFonts w:cs="Times New Roman"/>
                <w:szCs w:val="24"/>
              </w:rPr>
              <w:fldChar w:fldCharType="end"/>
            </w:r>
          </w:p>
        </w:tc>
        <w:tc>
          <w:tcPr>
            <w:tcW w:w="1763" w:type="dxa"/>
          </w:tcPr>
          <w:p w:rsidR="0073234B" w:rsidRPr="00A14946" w:rsidRDefault="0073234B" w:rsidP="00481499">
            <w:pPr>
              <w:spacing w:line="240" w:lineRule="auto"/>
              <w:rPr>
                <w:rFonts w:cs="Times New Roman"/>
                <w:szCs w:val="24"/>
              </w:rPr>
            </w:pPr>
            <w:r w:rsidRPr="00A14946">
              <w:rPr>
                <w:rFonts w:cs="Times New Roman"/>
                <w:i/>
                <w:iCs/>
                <w:szCs w:val="24"/>
              </w:rPr>
              <w:t>Job Insecurity</w:t>
            </w:r>
            <w:r w:rsidRPr="00A14946">
              <w:rPr>
                <w:rFonts w:cs="Times New Roman"/>
                <w:szCs w:val="24"/>
              </w:rPr>
              <w:t>(</w:t>
            </w:r>
            <m:oMath>
              <m:sSup>
                <m:sSupPr>
                  <m:ctrlPr>
                    <w:rPr>
                      <w:rFonts w:ascii="Cambria Math" w:hAnsi="Cambria Math" w:cs="Times New Roman"/>
                      <w:szCs w:val="24"/>
                    </w:rPr>
                  </m:ctrlPr>
                </m:sSupPr>
                <m:e>
                  <m:r>
                    <m:rPr>
                      <m:sty m:val="p"/>
                    </m:rPr>
                    <w:rPr>
                      <w:rFonts w:ascii="Cambria Math" w:hAnsi="Cambria Math" w:cs="Times New Roman"/>
                      <w:szCs w:val="24"/>
                    </w:rPr>
                    <m:t>X</m:t>
                  </m:r>
                </m:e>
                <m:sup>
                  <m:r>
                    <m:rPr>
                      <m:sty m:val="p"/>
                    </m:rPr>
                    <w:rPr>
                      <w:rFonts w:ascii="Cambria Math" w:hAnsi="Cambria Math" w:cs="Times New Roman"/>
                      <w:szCs w:val="24"/>
                    </w:rPr>
                    <m:t>1</m:t>
                  </m:r>
                </m:sup>
              </m:sSup>
            </m:oMath>
            <w:r w:rsidRPr="00A14946">
              <w:rPr>
                <w:rFonts w:eastAsiaTheme="minorEastAsia" w:cs="Times New Roman"/>
                <w:szCs w:val="24"/>
              </w:rPr>
              <w:t>),</w:t>
            </w:r>
            <w:r>
              <w:rPr>
                <w:rFonts w:eastAsiaTheme="minorEastAsia" w:cs="Times New Roman"/>
                <w:szCs w:val="24"/>
              </w:rPr>
              <w:t xml:space="preserve"> Budaya Kerja (</w:t>
            </w:r>
            <m:oMath>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X</m:t>
                  </m:r>
                </m:e>
                <m:sup>
                  <m:r>
                    <w:rPr>
                      <w:rFonts w:ascii="Cambria Math" w:eastAsiaTheme="minorEastAsia" w:hAnsi="Cambria Math" w:cs="Times New Roman"/>
                      <w:szCs w:val="24"/>
                    </w:rPr>
                    <m:t>2</m:t>
                  </m:r>
                </m:sup>
              </m:sSup>
            </m:oMath>
            <w:r>
              <w:rPr>
                <w:rFonts w:eastAsiaTheme="minorEastAsia" w:cs="Times New Roman"/>
                <w:szCs w:val="24"/>
              </w:rPr>
              <w:t>), Kinerja Karyawan (Y), dan Kepuasan Kerja (Z)</w:t>
            </w:r>
          </w:p>
        </w:tc>
        <w:tc>
          <w:tcPr>
            <w:tcW w:w="3067" w:type="dxa"/>
          </w:tcPr>
          <w:p w:rsidR="0073234B" w:rsidRPr="00934B5E" w:rsidRDefault="0073234B" w:rsidP="00481499">
            <w:pPr>
              <w:spacing w:line="240" w:lineRule="auto"/>
              <w:jc w:val="left"/>
              <w:rPr>
                <w:rFonts w:cs="Times New Roman"/>
                <w:szCs w:val="24"/>
              </w:rPr>
            </w:pPr>
            <w:r w:rsidRPr="00934B5E">
              <w:rPr>
                <w:rFonts w:cs="Times New Roman"/>
              </w:rPr>
              <w:t xml:space="preserve">Berdasarkan temuan penelitian, </w:t>
            </w:r>
            <w:r w:rsidRPr="00934B5E">
              <w:rPr>
                <w:rFonts w:cs="Times New Roman"/>
                <w:i/>
                <w:iCs/>
              </w:rPr>
              <w:t>Job Insecurity</w:t>
            </w:r>
            <w:r w:rsidRPr="00934B5E">
              <w:rPr>
                <w:rFonts w:cs="Times New Roman"/>
              </w:rPr>
              <w:t xml:space="preserve"> tidak memberikan pengaruh signifikan terhadap Kinerja Karyawan apabila dianalisis secara terpisah, demikian pula Budaya Kerja yang secara individual tidak menunjukkan efek terhadap Kinerja Karyawan. Namun, kombinasi antara </w:t>
            </w:r>
            <w:r w:rsidRPr="00934B5E">
              <w:rPr>
                <w:rFonts w:cs="Times New Roman"/>
                <w:i/>
                <w:iCs/>
              </w:rPr>
              <w:t xml:space="preserve">Job Insecurity </w:t>
            </w:r>
            <w:r w:rsidRPr="00934B5E">
              <w:rPr>
                <w:rFonts w:cs="Times New Roman"/>
              </w:rPr>
              <w:t>dan Budaya Kerja ternyata berkontribusi terhadap peningkatan Kinerja Karyawan.</w:t>
            </w:r>
          </w:p>
        </w:tc>
      </w:tr>
      <w:tr w:rsidR="0073234B" w:rsidTr="00481499">
        <w:tc>
          <w:tcPr>
            <w:tcW w:w="532" w:type="dxa"/>
          </w:tcPr>
          <w:p w:rsidR="0073234B" w:rsidRPr="00230D1C" w:rsidRDefault="0073234B" w:rsidP="00481499">
            <w:pPr>
              <w:spacing w:line="240" w:lineRule="auto"/>
              <w:rPr>
                <w:rFonts w:cs="Times New Roman"/>
                <w:szCs w:val="24"/>
              </w:rPr>
            </w:pPr>
            <w:r w:rsidRPr="00230D1C">
              <w:rPr>
                <w:rFonts w:cs="Times New Roman"/>
                <w:szCs w:val="24"/>
              </w:rPr>
              <w:t xml:space="preserve">2. </w:t>
            </w:r>
          </w:p>
        </w:tc>
        <w:tc>
          <w:tcPr>
            <w:tcW w:w="2560" w:type="dxa"/>
          </w:tcPr>
          <w:p w:rsidR="0073234B" w:rsidRDefault="0073234B" w:rsidP="00481499">
            <w:pPr>
              <w:spacing w:line="240" w:lineRule="auto"/>
              <w:rPr>
                <w:rFonts w:cs="Times New Roman"/>
                <w:szCs w:val="24"/>
              </w:rPr>
            </w:pPr>
            <w:r>
              <w:rPr>
                <w:rFonts w:cs="Times New Roman"/>
                <w:szCs w:val="24"/>
              </w:rPr>
              <w:t xml:space="preserve">Pengaruh Kompensasi, Komitmen Organisasional dan Karakteristik Pekerjaan Terhadap Kinerja Karyawan di Pt. </w:t>
            </w:r>
            <w:r w:rsidRPr="003E72FD">
              <w:rPr>
                <w:rFonts w:cs="Times New Roman"/>
                <w:i/>
                <w:iCs/>
                <w:szCs w:val="24"/>
              </w:rPr>
              <w:t>Equity World Futures</w:t>
            </w:r>
            <w:r>
              <w:rPr>
                <w:rFonts w:cs="Times New Roman"/>
                <w:szCs w:val="24"/>
              </w:rPr>
              <w:t xml:space="preserve"> Semarang</w:t>
            </w:r>
          </w:p>
          <w:p w:rsidR="0073234B" w:rsidRPr="00C16FE9" w:rsidRDefault="005C1065" w:rsidP="00481499">
            <w:pPr>
              <w:spacing w:line="240" w:lineRule="auto"/>
              <w:rPr>
                <w:rFonts w:cs="Times New Roman"/>
                <w:szCs w:val="24"/>
              </w:rPr>
            </w:pPr>
            <w:r>
              <w:rPr>
                <w:rFonts w:cs="Times New Roman"/>
                <w:szCs w:val="24"/>
              </w:rPr>
              <w:fldChar w:fldCharType="begin" w:fldLock="1"/>
            </w:r>
            <w:r w:rsidR="0073234B">
              <w:rPr>
                <w:rFonts w:cs="Times New Roman"/>
                <w:szCs w:val="24"/>
              </w:rPr>
              <w:instrText>ADDIN CSL_CITATION {"citationItems":[{"id":"ITEM-1","itemData":{"author":[{"dropping-particle":"","family":"Ain","given":"Zara","non-dropping-particle":"","parse-names":false,"suffix":""},{"dropping-particle":"","family":"Jannah","given":"Nurul","non-dropping-particle":"","parse-names":false,"suffix":""},{"dropping-particle":"","family":"Rijanti","given":"Tristiana","non-dropping-particle":"","parse-names":false,"suffix":""}],"id":"ITEM-1","issue":"2","issued":{"date-parts":[["2022"]]},"page":"201-208","title":"Pengaruh Kompensasi , Komitmen Organisasional dan Karakteristik Pekerjaan terhadap Kinerja Karyawan di Pt . Equity World Futures Semarang","type":"article-journal","volume":"5"},"uris":["http://www.mendeley.com/documents/?uuid=397599f7-f8df-4e6b-bff0-1eeaa586b69a"]}],"mendeley":{"formattedCitation":"(Ain et al., 2022)","plainTextFormattedCitation":"(Ain et al., 2022)","previouslyFormattedCitation":"(Ain et al., 2022)"},"properties":{"noteIndex":0},"schema":"https://github.com/citation-style-language/schema/raw/master/csl-citation.json"}</w:instrText>
            </w:r>
            <w:r>
              <w:rPr>
                <w:rFonts w:cs="Times New Roman"/>
                <w:szCs w:val="24"/>
              </w:rPr>
              <w:fldChar w:fldCharType="separate"/>
            </w:r>
            <w:r w:rsidR="0073234B" w:rsidRPr="003E72FD">
              <w:rPr>
                <w:rFonts w:cs="Times New Roman"/>
                <w:noProof/>
                <w:szCs w:val="24"/>
              </w:rPr>
              <w:t>(Ain et al., 2022)</w:t>
            </w:r>
            <w:r>
              <w:rPr>
                <w:rFonts w:cs="Times New Roman"/>
                <w:szCs w:val="24"/>
              </w:rPr>
              <w:fldChar w:fldCharType="end"/>
            </w:r>
          </w:p>
        </w:tc>
        <w:tc>
          <w:tcPr>
            <w:tcW w:w="1763" w:type="dxa"/>
          </w:tcPr>
          <w:p w:rsidR="0073234B" w:rsidRPr="003E72FD" w:rsidRDefault="0073234B" w:rsidP="00481499">
            <w:pPr>
              <w:spacing w:line="240" w:lineRule="auto"/>
              <w:rPr>
                <w:rFonts w:cs="Times New Roman"/>
                <w:szCs w:val="24"/>
              </w:rPr>
            </w:pPr>
            <w:r>
              <w:rPr>
                <w:rFonts w:cs="Times New Roman"/>
                <w:szCs w:val="24"/>
              </w:rPr>
              <w:t>Kompensasi (</w:t>
            </w:r>
            <m:oMath>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1</m:t>
                  </m:r>
                </m:sup>
              </m:sSup>
              <m:r>
                <w:rPr>
                  <w:rFonts w:ascii="Cambria Math" w:hAnsi="Cambria Math" w:cs="Times New Roman"/>
                  <w:szCs w:val="24"/>
                </w:rPr>
                <m:t>)</m:t>
              </m:r>
            </m:oMath>
            <w:r>
              <w:rPr>
                <w:rFonts w:eastAsiaTheme="minorEastAsia" w:cs="Times New Roman"/>
                <w:szCs w:val="24"/>
              </w:rPr>
              <w:t>, Komitmen Organisasional (</w:t>
            </w:r>
            <m:oMath>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X</m:t>
                  </m:r>
                </m:e>
                <m:sup>
                  <m:r>
                    <w:rPr>
                      <w:rFonts w:ascii="Cambria Math" w:eastAsiaTheme="minorEastAsia" w:hAnsi="Cambria Math" w:cs="Times New Roman"/>
                      <w:szCs w:val="24"/>
                    </w:rPr>
                    <m:t>2</m:t>
                  </m:r>
                </m:sup>
              </m:sSup>
              <m:r>
                <w:rPr>
                  <w:rFonts w:ascii="Cambria Math" w:eastAsiaTheme="minorEastAsia" w:hAnsi="Cambria Math" w:cs="Times New Roman"/>
                  <w:szCs w:val="24"/>
                </w:rPr>
                <m:t>)</m:t>
              </m:r>
            </m:oMath>
            <w:r>
              <w:rPr>
                <w:rFonts w:eastAsiaTheme="minorEastAsia" w:cs="Times New Roman"/>
                <w:szCs w:val="24"/>
              </w:rPr>
              <w:t>, Karakteristik Pekerjaan (</w:t>
            </w:r>
            <m:oMath>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X</m:t>
                  </m:r>
                </m:e>
                <m:sup>
                  <m:r>
                    <w:rPr>
                      <w:rFonts w:ascii="Cambria Math" w:eastAsiaTheme="minorEastAsia" w:hAnsi="Cambria Math" w:cs="Times New Roman"/>
                      <w:szCs w:val="24"/>
                    </w:rPr>
                    <m:t>3</m:t>
                  </m:r>
                </m:sup>
              </m:sSup>
            </m:oMath>
            <w:r>
              <w:rPr>
                <w:rFonts w:eastAsiaTheme="minorEastAsia" w:cs="Times New Roman"/>
                <w:szCs w:val="24"/>
              </w:rPr>
              <w:t>), dan Kinerja Karyawan (Y)</w:t>
            </w:r>
          </w:p>
        </w:tc>
        <w:tc>
          <w:tcPr>
            <w:tcW w:w="3067" w:type="dxa"/>
          </w:tcPr>
          <w:p w:rsidR="0073234B" w:rsidRPr="00230D1C" w:rsidRDefault="0073234B" w:rsidP="00481499">
            <w:pPr>
              <w:spacing w:line="240" w:lineRule="auto"/>
              <w:jc w:val="left"/>
              <w:rPr>
                <w:rFonts w:cs="Times New Roman"/>
                <w:szCs w:val="24"/>
              </w:rPr>
            </w:pPr>
            <w:r w:rsidRPr="00934B5E">
              <w:rPr>
                <w:rFonts w:cs="Times New Roman"/>
                <w:szCs w:val="24"/>
              </w:rPr>
              <w:t>Temuan penelitian mengindikasikan bahwa karakteristik pekerjaan memberikan dampak positif dan signifikan terhadap kinerja karyawan.</w:t>
            </w:r>
          </w:p>
        </w:tc>
      </w:tr>
      <w:tr w:rsidR="0073234B" w:rsidTr="00481499">
        <w:tc>
          <w:tcPr>
            <w:tcW w:w="532" w:type="dxa"/>
          </w:tcPr>
          <w:p w:rsidR="0073234B" w:rsidRPr="00230D1C" w:rsidRDefault="0073234B" w:rsidP="00481499">
            <w:pPr>
              <w:spacing w:line="240" w:lineRule="auto"/>
              <w:rPr>
                <w:rFonts w:cs="Times New Roman"/>
                <w:szCs w:val="24"/>
              </w:rPr>
            </w:pPr>
            <w:r w:rsidRPr="00230D1C">
              <w:rPr>
                <w:rFonts w:cs="Times New Roman"/>
                <w:szCs w:val="24"/>
              </w:rPr>
              <w:t>3.</w:t>
            </w:r>
          </w:p>
        </w:tc>
        <w:tc>
          <w:tcPr>
            <w:tcW w:w="2560" w:type="dxa"/>
          </w:tcPr>
          <w:p w:rsidR="0073234B" w:rsidRDefault="0073234B" w:rsidP="00481499">
            <w:pPr>
              <w:spacing w:line="240" w:lineRule="auto"/>
              <w:rPr>
                <w:rFonts w:cs="Times New Roman"/>
                <w:szCs w:val="24"/>
              </w:rPr>
            </w:pPr>
            <w:r>
              <w:rPr>
                <w:rFonts w:cs="Times New Roman"/>
                <w:szCs w:val="24"/>
              </w:rPr>
              <w:t xml:space="preserve">Pengaruh Komitmen Organisasi, Budaya Organisasi, dan </w:t>
            </w:r>
            <w:r w:rsidRPr="0096524D">
              <w:rPr>
                <w:rFonts w:cs="Times New Roman"/>
                <w:i/>
                <w:iCs/>
                <w:szCs w:val="24"/>
              </w:rPr>
              <w:t>Job Insecurity</w:t>
            </w:r>
            <w:r>
              <w:rPr>
                <w:rFonts w:cs="Times New Roman"/>
                <w:szCs w:val="24"/>
              </w:rPr>
              <w:t xml:space="preserve"> Terhadap Kinerja Pegawai </w:t>
            </w:r>
          </w:p>
          <w:p w:rsidR="0073234B" w:rsidRPr="00230D1C" w:rsidRDefault="005C1065" w:rsidP="00481499">
            <w:pPr>
              <w:spacing w:line="240" w:lineRule="auto"/>
              <w:rPr>
                <w:rFonts w:cs="Times New Roman"/>
                <w:szCs w:val="24"/>
              </w:rPr>
            </w:pPr>
            <w:r>
              <w:rPr>
                <w:rFonts w:cs="Times New Roman"/>
                <w:szCs w:val="24"/>
              </w:rPr>
              <w:fldChar w:fldCharType="begin" w:fldLock="1"/>
            </w:r>
            <w:r w:rsidR="0073234B">
              <w:rPr>
                <w:rFonts w:cs="Times New Roman"/>
                <w:szCs w:val="24"/>
              </w:rPr>
              <w:instrText>ADDIN CSL_CITATION {"citationItems":[{"id":"ITEM-1","itemData":{"abstract":"This study aims to determine and analyze the effect of Organizational Commitment, Organizational Culture, and Job Insecurity on Employee performance at the Fena Leisela District Office, Buru Regency. The sample in this study to 35 respondents. The method used …","author":[{"dropping-particle":"","family":"Hadija Tasijawa, Hadi Sunaryo","given":"Khalikussabir Khalikussabir","non-dropping-particle":"","parse-names":false,"suffix":""}],"container-title":"e – Jurnal Riset Manajemen PRODI MANAJEMEN","id":"ITEM-1","issued":{"date-parts":[["2021"]]},"page":"82-92","title":"Pengaruh Komitmen Organisasi, Budaya Organisasi, dan Job Insecurity Terhadap Kinerja Pegawai","type":"article-journal","volume":"10"},"uris":["http://www.mendeley.com/documents/?uuid=e897e214-9a29-4b2c-80f0-24f739c62d7d"]}],"mendeley":{"formattedCitation":"(Hadija Tasijawa, Hadi Sunaryo, 2021)","plainTextFormattedCitation":"(Hadija Tasijawa, Hadi Sunaryo, 2021)","previouslyFormattedCitation":"(Hadija Tasijawa, Hadi Sunaryo, 2021)"},"properties":{"noteIndex":0},"schema":"https://github.com/citation-style-language/schema/raw/master/csl-citation.json"}</w:instrText>
            </w:r>
            <w:r>
              <w:rPr>
                <w:rFonts w:cs="Times New Roman"/>
                <w:szCs w:val="24"/>
              </w:rPr>
              <w:fldChar w:fldCharType="separate"/>
            </w:r>
            <w:r w:rsidR="0073234B" w:rsidRPr="0096524D">
              <w:rPr>
                <w:rFonts w:cs="Times New Roman"/>
                <w:noProof/>
                <w:szCs w:val="24"/>
              </w:rPr>
              <w:t>(Hadija Tasijawa, Hadi Sunaryo, 2021)</w:t>
            </w:r>
            <w:r>
              <w:rPr>
                <w:rFonts w:cs="Times New Roman"/>
                <w:szCs w:val="24"/>
              </w:rPr>
              <w:fldChar w:fldCharType="end"/>
            </w:r>
          </w:p>
        </w:tc>
        <w:tc>
          <w:tcPr>
            <w:tcW w:w="1763" w:type="dxa"/>
          </w:tcPr>
          <w:p w:rsidR="0073234B" w:rsidRPr="0096524D" w:rsidRDefault="0073234B" w:rsidP="00481499">
            <w:pPr>
              <w:spacing w:line="240" w:lineRule="auto"/>
              <w:rPr>
                <w:rFonts w:cs="Times New Roman"/>
                <w:szCs w:val="24"/>
              </w:rPr>
            </w:pPr>
            <w:r>
              <w:rPr>
                <w:rFonts w:cs="Times New Roman"/>
                <w:szCs w:val="24"/>
              </w:rPr>
              <w:t>Komitmen Organisasi (</w:t>
            </w:r>
            <m:oMath>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1</m:t>
                  </m:r>
                </m:sup>
              </m:sSup>
              <m:r>
                <w:rPr>
                  <w:rFonts w:ascii="Cambria Math" w:hAnsi="Cambria Math" w:cs="Times New Roman"/>
                  <w:szCs w:val="24"/>
                </w:rPr>
                <m:t xml:space="preserve">), </m:t>
              </m:r>
            </m:oMath>
            <w:r>
              <w:rPr>
                <w:rFonts w:eastAsiaTheme="minorEastAsia" w:cs="Times New Roman"/>
                <w:szCs w:val="24"/>
              </w:rPr>
              <w:t>Budaya Organisasi (</w:t>
            </w:r>
            <m:oMath>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X</m:t>
                  </m:r>
                </m:e>
                <m:sup>
                  <m:r>
                    <w:rPr>
                      <w:rFonts w:ascii="Cambria Math" w:eastAsiaTheme="minorEastAsia" w:hAnsi="Cambria Math" w:cs="Times New Roman"/>
                      <w:szCs w:val="24"/>
                    </w:rPr>
                    <m:t>2</m:t>
                  </m:r>
                </m:sup>
              </m:sSup>
            </m:oMath>
            <w:r>
              <w:rPr>
                <w:rFonts w:eastAsiaTheme="minorEastAsia" w:cs="Times New Roman"/>
                <w:szCs w:val="24"/>
              </w:rPr>
              <w:t xml:space="preserve">), </w:t>
            </w:r>
            <w:r w:rsidRPr="0096524D">
              <w:rPr>
                <w:rFonts w:eastAsiaTheme="minorEastAsia" w:cs="Times New Roman"/>
                <w:i/>
                <w:iCs/>
                <w:szCs w:val="24"/>
              </w:rPr>
              <w:t>Job Insecurity</w:t>
            </w:r>
            <w:r>
              <w:rPr>
                <w:rFonts w:eastAsiaTheme="minorEastAsia" w:cs="Times New Roman"/>
                <w:szCs w:val="24"/>
              </w:rPr>
              <w:t xml:space="preserve"> (</w:t>
            </w:r>
            <m:oMath>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X</m:t>
                  </m:r>
                </m:e>
                <m:sup>
                  <m:r>
                    <w:rPr>
                      <w:rFonts w:ascii="Cambria Math" w:eastAsiaTheme="minorEastAsia" w:hAnsi="Cambria Math" w:cs="Times New Roman"/>
                      <w:szCs w:val="24"/>
                    </w:rPr>
                    <m:t>3</m:t>
                  </m:r>
                </m:sup>
              </m:sSup>
            </m:oMath>
            <w:r>
              <w:rPr>
                <w:rFonts w:eastAsiaTheme="minorEastAsia" w:cs="Times New Roman"/>
                <w:szCs w:val="24"/>
              </w:rPr>
              <w:t>), dan Kinerja Pegawai (Y)</w:t>
            </w:r>
          </w:p>
        </w:tc>
        <w:tc>
          <w:tcPr>
            <w:tcW w:w="3067" w:type="dxa"/>
          </w:tcPr>
          <w:p w:rsidR="0073234B" w:rsidRPr="00A76655" w:rsidRDefault="0073234B" w:rsidP="00481499">
            <w:pPr>
              <w:spacing w:line="240" w:lineRule="auto"/>
              <w:jc w:val="left"/>
              <w:rPr>
                <w:rFonts w:cs="Times New Roman"/>
                <w:szCs w:val="24"/>
              </w:rPr>
            </w:pPr>
            <w:r w:rsidRPr="00934B5E">
              <w:rPr>
                <w:rFonts w:cs="Times New Roman"/>
                <w:szCs w:val="24"/>
              </w:rPr>
              <w:t xml:space="preserve">Berdasarkan analisis deskriptif dalam penelitian ini, setiap variabel terbukti memengaruhi kinerja pegawai, di mana budaya organisasi menunjukkan dampak yang signifikan terhadap kinerja, begitu juga dengan </w:t>
            </w:r>
            <w:r w:rsidRPr="00934B5E">
              <w:rPr>
                <w:rFonts w:cs="Times New Roman"/>
                <w:i/>
                <w:iCs/>
                <w:szCs w:val="24"/>
              </w:rPr>
              <w:t>job insecurity</w:t>
            </w:r>
            <w:r w:rsidRPr="00934B5E">
              <w:rPr>
                <w:rFonts w:cs="Times New Roman"/>
                <w:szCs w:val="24"/>
              </w:rPr>
              <w:t xml:space="preserve"> yang juga berpengaruh secara signifikan terhadap kinerja pegawai.</w:t>
            </w:r>
          </w:p>
        </w:tc>
      </w:tr>
      <w:tr w:rsidR="0073234B" w:rsidTr="00481499">
        <w:tc>
          <w:tcPr>
            <w:tcW w:w="532" w:type="dxa"/>
          </w:tcPr>
          <w:p w:rsidR="0073234B" w:rsidRPr="00A76655" w:rsidRDefault="0073234B" w:rsidP="00481499">
            <w:pPr>
              <w:spacing w:line="240" w:lineRule="auto"/>
              <w:rPr>
                <w:rFonts w:cs="Times New Roman"/>
                <w:szCs w:val="24"/>
              </w:rPr>
            </w:pPr>
            <w:r w:rsidRPr="00A76655">
              <w:rPr>
                <w:rFonts w:cs="Times New Roman"/>
                <w:szCs w:val="24"/>
              </w:rPr>
              <w:t>4.</w:t>
            </w:r>
          </w:p>
        </w:tc>
        <w:tc>
          <w:tcPr>
            <w:tcW w:w="2560" w:type="dxa"/>
          </w:tcPr>
          <w:p w:rsidR="0073234B" w:rsidRDefault="0073234B" w:rsidP="00481499">
            <w:pPr>
              <w:spacing w:line="240" w:lineRule="auto"/>
              <w:rPr>
                <w:rFonts w:cs="Times New Roman"/>
                <w:szCs w:val="24"/>
              </w:rPr>
            </w:pPr>
            <w:r w:rsidRPr="00421E8E">
              <w:rPr>
                <w:rFonts w:cs="Times New Roman"/>
                <w:i/>
                <w:iCs/>
                <w:szCs w:val="24"/>
              </w:rPr>
              <w:t xml:space="preserve">The Effect of Influence Job Environment, Job </w:t>
            </w:r>
            <w:r w:rsidRPr="00421E8E">
              <w:rPr>
                <w:rFonts w:cs="Times New Roman"/>
                <w:i/>
                <w:iCs/>
                <w:szCs w:val="24"/>
              </w:rPr>
              <w:lastRenderedPageBreak/>
              <w:t>Characteristic, and Job Insecurity OF Burnout On Employee</w:t>
            </w:r>
            <w:r>
              <w:rPr>
                <w:rFonts w:cs="Times New Roman"/>
                <w:szCs w:val="24"/>
              </w:rPr>
              <w:t xml:space="preserve"> PT. Sandabi Indah Lestari</w:t>
            </w:r>
          </w:p>
          <w:p w:rsidR="0073234B" w:rsidRPr="00A76655" w:rsidRDefault="005C1065" w:rsidP="00481499">
            <w:pPr>
              <w:spacing w:line="240" w:lineRule="auto"/>
              <w:rPr>
                <w:rFonts w:cs="Times New Roman"/>
                <w:szCs w:val="24"/>
              </w:rPr>
            </w:pPr>
            <w:r>
              <w:rPr>
                <w:rFonts w:cs="Times New Roman"/>
                <w:szCs w:val="24"/>
              </w:rPr>
              <w:fldChar w:fldCharType="begin" w:fldLock="1"/>
            </w:r>
            <w:r w:rsidR="0073234B">
              <w:rPr>
                <w:rFonts w:cs="Times New Roman"/>
                <w:szCs w:val="24"/>
              </w:rPr>
              <w:instrText>ADDIN CSL_CITATION {"citationItems":[{"id":"ITEM-1","itemData":{"DOI":"10.53697/jim.v4i1.1623","ISSN":"2807-2405","abstract":"This research aims to determine the joint influence of job environment, job characteristics, job insecurity on burnout in PT employees. Sandabi Indah Lestari, both partially and simultaneously. The object of this research is PT. Sandabi Indah Lestari, totaling 92 respondents. In this research, the results of the multiple linear regression test showed that the regression equation obtained was as follows: Y = 8.265 + 0.680 (X1) + 0.320 (X2) + 0.227 (X3). Based on the multiple linear regression equation above, it can be interpreted that: The results of the study show that the Job Envinronment variable has a significant effect on Burnout at PT. Sandabi Indah Lestari, North Bengkulu. The research results show that the Job Characteristic variable has a significant effect on Burnout at PT. Sandabi Indah Lestari, North Bengkulu. The research results show that the Job Insecurity variable has a significant effect on Burnout at PT. Sandabi Indah Lestari, North Bengkulu. From the results of the tests that have been carried out, it can be concluded that the variables Job Envinronment, Job Characteristics and Job Insecurity have a significant effect on Burnout at PT. Sandabi Indah Lestari, North Bengkulu.","author":[{"dropping-particle":"","family":"Putri","given":"Nefrielza Angela","non-dropping-particle":"","parse-names":false,"suffix":""},{"dropping-particle":"","family":"Arianto","given":"Tezar","non-dropping-particle":"","parse-names":false,"suffix":""}],"container-title":"Journal of Indonesian Management","id":"ITEM-1","issue":"1","issued":{"date-parts":[["2024"]]},"page":"109-120","title":"The Effect of Influence Job Environment, Job Characteristic, and Job Insecurity OF Burnout On Employee PT. Sandabi Indah Lestari.","type":"article-journal","volume":"4"},"uris":["http://www.mendeley.com/documents/?uuid=22fa2c07-2db1-4705-9c5a-a2802f2bfb4c"]}],"mendeley":{"formattedCitation":"(Putri &amp; Arianto, 2024)","plainTextFormattedCitation":"(Putri &amp; Arianto, 2024)","previouslyFormattedCitation":"(Putri &amp; Arianto, 2024)"},"properties":{"noteIndex":0},"schema":"https://github.com/citation-style-language/schema/raw/master/csl-citation.json"}</w:instrText>
            </w:r>
            <w:r>
              <w:rPr>
                <w:rFonts w:cs="Times New Roman"/>
                <w:szCs w:val="24"/>
              </w:rPr>
              <w:fldChar w:fldCharType="separate"/>
            </w:r>
            <w:r w:rsidR="0073234B" w:rsidRPr="00421E8E">
              <w:rPr>
                <w:rFonts w:cs="Times New Roman"/>
                <w:noProof/>
                <w:szCs w:val="24"/>
              </w:rPr>
              <w:t>(Putri &amp; Arianto, 2024)</w:t>
            </w:r>
            <w:r>
              <w:rPr>
                <w:rFonts w:cs="Times New Roman"/>
                <w:szCs w:val="24"/>
              </w:rPr>
              <w:fldChar w:fldCharType="end"/>
            </w:r>
          </w:p>
        </w:tc>
        <w:tc>
          <w:tcPr>
            <w:tcW w:w="1763" w:type="dxa"/>
          </w:tcPr>
          <w:p w:rsidR="0073234B" w:rsidRPr="00421E8E" w:rsidRDefault="0073234B" w:rsidP="00481499">
            <w:pPr>
              <w:spacing w:line="240" w:lineRule="auto"/>
              <w:jc w:val="left"/>
              <w:rPr>
                <w:rFonts w:cs="Times New Roman"/>
                <w:szCs w:val="24"/>
              </w:rPr>
            </w:pPr>
            <w:r w:rsidRPr="00421E8E">
              <w:rPr>
                <w:rFonts w:cs="Times New Roman"/>
                <w:i/>
                <w:iCs/>
                <w:szCs w:val="24"/>
              </w:rPr>
              <w:lastRenderedPageBreak/>
              <w:t>Job Environment</w:t>
            </w:r>
            <w:r>
              <w:rPr>
                <w:rFonts w:cs="Times New Roman"/>
                <w:szCs w:val="24"/>
              </w:rPr>
              <w:t xml:space="preserve"> (</w:t>
            </w:r>
            <m:oMath>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1</m:t>
                  </m:r>
                </m:sup>
              </m:sSup>
            </m:oMath>
            <w:r>
              <w:rPr>
                <w:rFonts w:eastAsiaTheme="minorEastAsia" w:cs="Times New Roman"/>
                <w:szCs w:val="24"/>
              </w:rPr>
              <w:t xml:space="preserve">), </w:t>
            </w:r>
            <w:r w:rsidRPr="00421E8E">
              <w:rPr>
                <w:rFonts w:eastAsiaTheme="minorEastAsia" w:cs="Times New Roman"/>
                <w:i/>
                <w:iCs/>
                <w:szCs w:val="24"/>
              </w:rPr>
              <w:t>Job Characteristic</w:t>
            </w:r>
            <w:r>
              <w:rPr>
                <w:rFonts w:eastAsiaTheme="minorEastAsia" w:cs="Times New Roman"/>
                <w:szCs w:val="24"/>
              </w:rPr>
              <w:t xml:space="preserve"> (</w:t>
            </w:r>
            <m:oMath>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X</m:t>
                  </m:r>
                </m:e>
                <m:sup>
                  <m:r>
                    <w:rPr>
                      <w:rFonts w:ascii="Cambria Math" w:eastAsiaTheme="minorEastAsia" w:hAnsi="Cambria Math" w:cs="Times New Roman"/>
                      <w:szCs w:val="24"/>
                    </w:rPr>
                    <m:t>2</m:t>
                  </m:r>
                </m:sup>
              </m:sSup>
            </m:oMath>
            <w:r>
              <w:rPr>
                <w:rFonts w:eastAsiaTheme="minorEastAsia" w:cs="Times New Roman"/>
                <w:szCs w:val="24"/>
              </w:rPr>
              <w:t xml:space="preserve">), </w:t>
            </w:r>
            <w:r w:rsidRPr="00421E8E">
              <w:rPr>
                <w:rFonts w:eastAsiaTheme="minorEastAsia" w:cs="Times New Roman"/>
                <w:i/>
                <w:iCs/>
                <w:szCs w:val="24"/>
              </w:rPr>
              <w:lastRenderedPageBreak/>
              <w:t>Job Insecurity</w:t>
            </w:r>
            <w:r>
              <w:rPr>
                <w:rFonts w:eastAsiaTheme="minorEastAsia" w:cs="Times New Roman"/>
                <w:szCs w:val="24"/>
              </w:rPr>
              <w:t xml:space="preserve"> (</w:t>
            </w:r>
            <m:oMath>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X</m:t>
                  </m:r>
                </m:e>
                <m:sup>
                  <m:r>
                    <w:rPr>
                      <w:rFonts w:ascii="Cambria Math" w:eastAsiaTheme="minorEastAsia" w:hAnsi="Cambria Math" w:cs="Times New Roman"/>
                      <w:szCs w:val="24"/>
                    </w:rPr>
                    <m:t>3</m:t>
                  </m:r>
                </m:sup>
              </m:sSup>
              <m:r>
                <w:rPr>
                  <w:rFonts w:ascii="Cambria Math" w:eastAsiaTheme="minorEastAsia" w:hAnsi="Cambria Math" w:cs="Times New Roman"/>
                  <w:szCs w:val="24"/>
                </w:rPr>
                <m:t>)</m:t>
              </m:r>
            </m:oMath>
            <w:r>
              <w:rPr>
                <w:rFonts w:eastAsiaTheme="minorEastAsia" w:cs="Times New Roman"/>
                <w:szCs w:val="24"/>
              </w:rPr>
              <w:t xml:space="preserve">, dan </w:t>
            </w:r>
            <w:r w:rsidRPr="00421E8E">
              <w:rPr>
                <w:rFonts w:eastAsiaTheme="minorEastAsia" w:cs="Times New Roman"/>
                <w:i/>
                <w:iCs/>
                <w:szCs w:val="24"/>
              </w:rPr>
              <w:t>Burnout</w:t>
            </w:r>
            <w:r>
              <w:rPr>
                <w:rFonts w:eastAsiaTheme="minorEastAsia" w:cs="Times New Roman"/>
                <w:szCs w:val="24"/>
              </w:rPr>
              <w:t xml:space="preserve"> (Y)</w:t>
            </w:r>
          </w:p>
        </w:tc>
        <w:tc>
          <w:tcPr>
            <w:tcW w:w="3067" w:type="dxa"/>
          </w:tcPr>
          <w:p w:rsidR="0073234B" w:rsidRPr="00702C1D" w:rsidRDefault="0073234B" w:rsidP="00481499">
            <w:pPr>
              <w:spacing w:line="240" w:lineRule="auto"/>
              <w:jc w:val="left"/>
              <w:rPr>
                <w:rFonts w:cs="Times New Roman"/>
                <w:szCs w:val="24"/>
              </w:rPr>
            </w:pPr>
            <w:r w:rsidRPr="00702C1D">
              <w:rPr>
                <w:rFonts w:cs="Times New Roman"/>
              </w:rPr>
              <w:lastRenderedPageBreak/>
              <w:t xml:space="preserve">Hasil penelitian mengungkapkan bahwa </w:t>
            </w:r>
            <w:r w:rsidRPr="00702C1D">
              <w:rPr>
                <w:rFonts w:cs="Times New Roman"/>
              </w:rPr>
              <w:lastRenderedPageBreak/>
              <w:t xml:space="preserve">karakteristik pekerjaan memiliki pengaruh yang signifikan terhadap tingkat </w:t>
            </w:r>
            <w:r w:rsidRPr="00702C1D">
              <w:rPr>
                <w:rFonts w:cs="Times New Roman"/>
                <w:i/>
                <w:iCs/>
              </w:rPr>
              <w:t>burnout</w:t>
            </w:r>
            <w:r w:rsidRPr="00702C1D">
              <w:rPr>
                <w:rFonts w:cs="Times New Roman"/>
              </w:rPr>
              <w:t>, begitu pula ketidakamanan pekerjaan (</w:t>
            </w:r>
            <w:r w:rsidRPr="00702C1D">
              <w:rPr>
                <w:rFonts w:cs="Times New Roman"/>
                <w:i/>
                <w:iCs/>
              </w:rPr>
              <w:t>job insecurity</w:t>
            </w:r>
            <w:r w:rsidRPr="00702C1D">
              <w:rPr>
                <w:rFonts w:cs="Times New Roman"/>
              </w:rPr>
              <w:t xml:space="preserve">) juga memberikan dampak signifikan terhadap </w:t>
            </w:r>
            <w:r w:rsidRPr="00702C1D">
              <w:rPr>
                <w:rFonts w:cs="Times New Roman"/>
                <w:i/>
                <w:iCs/>
              </w:rPr>
              <w:t>burnout</w:t>
            </w:r>
            <w:r w:rsidRPr="00702C1D">
              <w:rPr>
                <w:rFonts w:cs="Times New Roman"/>
              </w:rPr>
              <w:t>.</w:t>
            </w:r>
          </w:p>
        </w:tc>
      </w:tr>
      <w:tr w:rsidR="0073234B" w:rsidTr="00481499">
        <w:tc>
          <w:tcPr>
            <w:tcW w:w="532" w:type="dxa"/>
          </w:tcPr>
          <w:p w:rsidR="0073234B" w:rsidRPr="00357DC6" w:rsidRDefault="0073234B" w:rsidP="00481499">
            <w:pPr>
              <w:spacing w:line="240" w:lineRule="auto"/>
              <w:rPr>
                <w:rFonts w:cs="Times New Roman"/>
                <w:szCs w:val="24"/>
              </w:rPr>
            </w:pPr>
            <w:r w:rsidRPr="00357DC6">
              <w:rPr>
                <w:rFonts w:cs="Times New Roman"/>
                <w:szCs w:val="24"/>
              </w:rPr>
              <w:lastRenderedPageBreak/>
              <w:t xml:space="preserve">5. </w:t>
            </w:r>
          </w:p>
        </w:tc>
        <w:tc>
          <w:tcPr>
            <w:tcW w:w="2560" w:type="dxa"/>
          </w:tcPr>
          <w:p w:rsidR="0073234B" w:rsidRDefault="0073234B" w:rsidP="00481499">
            <w:pPr>
              <w:spacing w:line="240" w:lineRule="auto"/>
              <w:rPr>
                <w:rFonts w:cs="Times New Roman"/>
                <w:szCs w:val="24"/>
              </w:rPr>
            </w:pPr>
            <w:r>
              <w:rPr>
                <w:rFonts w:cs="Times New Roman"/>
                <w:szCs w:val="24"/>
              </w:rPr>
              <w:t>Pengaruh Profesionalisme Kerja, Karakteristik Pekerjaan, dan Budaya Kerja Terhadap Kinerja Pegawai Non Medis pada Rumah Sakit Umum Daerah Raden Mattaher Jambi</w:t>
            </w:r>
          </w:p>
          <w:p w:rsidR="0073234B" w:rsidRDefault="005C1065" w:rsidP="00481499">
            <w:pPr>
              <w:spacing w:line="240" w:lineRule="auto"/>
              <w:rPr>
                <w:rFonts w:cs="Times New Roman"/>
                <w:szCs w:val="24"/>
              </w:rPr>
            </w:pPr>
            <w:r>
              <w:rPr>
                <w:rFonts w:cs="Times New Roman"/>
                <w:szCs w:val="24"/>
              </w:rPr>
              <w:fldChar w:fldCharType="begin" w:fldLock="1"/>
            </w:r>
            <w:r w:rsidR="0073234B">
              <w:rPr>
                <w:rFonts w:cs="Times New Roman"/>
                <w:szCs w:val="24"/>
              </w:rPr>
              <w:instrText>ADDIN CSL_CITATION {"citationItems":[{"id":"ITEM-1","itemData":{"abstract":"… Rumah Sakit merupakan institusi pelayanan kesehatan bagi masyarakat dengan … 81/Menkes/SK/I/2004, pelayan kesehatan di rumah sakit bersifat individu, spesifik, dan unik …","author":[{"dropping-particle":"","family":"Sigit Indrawijaya","given":"","non-dropping-particle":"","parse-names":false,"suffix":""}],"container-title":"Ilmu Manajemen Terapan","id":"ITEM-1","issue":"2","issued":{"date-parts":[["2022"]]},"page":"2","title":"Pengaruh Profesionalisme Kerja, Karakteristik Pekerjaan, dan Budaya Kerja Terhadap Kinerja Pegawai Non Medis pada Rumah Sakit Umum Daerah Raden Mattaher Jambi","type":"article-journal","volume":"4"},"uris":["http://www.mendeley.com/documents/?uuid=46130872-33f1-4bec-b4c1-958a7d59aea1"]}],"mendeley":{"formattedCitation":"(Sigit Indrawijaya, 2022)","plainTextFormattedCitation":"(Sigit Indrawijaya, 2022)","previouslyFormattedCitation":"(Sigit Indrawijaya, 2022)"},"properties":{"noteIndex":0},"schema":"https://github.com/citation-style-language/schema/raw/master/csl-citation.json"}</w:instrText>
            </w:r>
            <w:r>
              <w:rPr>
                <w:rFonts w:cs="Times New Roman"/>
                <w:szCs w:val="24"/>
              </w:rPr>
              <w:fldChar w:fldCharType="separate"/>
            </w:r>
            <w:r w:rsidR="0073234B" w:rsidRPr="00A55C75">
              <w:rPr>
                <w:rFonts w:cs="Times New Roman"/>
                <w:noProof/>
                <w:szCs w:val="24"/>
              </w:rPr>
              <w:t>(Sigit Indrawijaya, 2022)</w:t>
            </w:r>
            <w:r>
              <w:rPr>
                <w:rFonts w:cs="Times New Roman"/>
                <w:szCs w:val="24"/>
              </w:rPr>
              <w:fldChar w:fldCharType="end"/>
            </w:r>
          </w:p>
          <w:p w:rsidR="0073234B" w:rsidRPr="00CD2A59" w:rsidRDefault="0073234B" w:rsidP="00481499">
            <w:pPr>
              <w:spacing w:line="240" w:lineRule="auto"/>
              <w:rPr>
                <w:rFonts w:cs="Times New Roman"/>
                <w:szCs w:val="24"/>
              </w:rPr>
            </w:pPr>
          </w:p>
        </w:tc>
        <w:tc>
          <w:tcPr>
            <w:tcW w:w="1763" w:type="dxa"/>
          </w:tcPr>
          <w:p w:rsidR="0073234B" w:rsidRPr="00CD2A59" w:rsidRDefault="0073234B" w:rsidP="00481499">
            <w:pPr>
              <w:spacing w:line="240" w:lineRule="auto"/>
              <w:rPr>
                <w:rFonts w:cs="Times New Roman"/>
                <w:szCs w:val="24"/>
              </w:rPr>
            </w:pPr>
            <w:r>
              <w:rPr>
                <w:rFonts w:cs="Times New Roman"/>
                <w:szCs w:val="24"/>
              </w:rPr>
              <w:t>Profesionalisme Kerja (</w:t>
            </w:r>
            <m:oMath>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1</m:t>
                  </m:r>
                </m:sup>
              </m:sSup>
            </m:oMath>
            <w:r>
              <w:rPr>
                <w:rFonts w:eastAsiaTheme="minorEastAsia" w:cs="Times New Roman"/>
                <w:szCs w:val="24"/>
              </w:rPr>
              <w:t>), Karakteristik Pekerjaan (</w:t>
            </w:r>
            <m:oMath>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X</m:t>
                  </m:r>
                </m:e>
                <m:sup>
                  <m:r>
                    <w:rPr>
                      <w:rFonts w:ascii="Cambria Math" w:eastAsiaTheme="minorEastAsia" w:hAnsi="Cambria Math" w:cs="Times New Roman"/>
                      <w:szCs w:val="24"/>
                    </w:rPr>
                    <m:t>2</m:t>
                  </m:r>
                </m:sup>
              </m:sSup>
            </m:oMath>
            <w:r>
              <w:rPr>
                <w:rFonts w:eastAsiaTheme="minorEastAsia" w:cs="Times New Roman"/>
                <w:szCs w:val="24"/>
              </w:rPr>
              <w:t>), Budaya Kerja (</w:t>
            </w:r>
            <m:oMath>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X</m:t>
                  </m:r>
                </m:e>
                <m:sup>
                  <m:r>
                    <w:rPr>
                      <w:rFonts w:ascii="Cambria Math" w:eastAsiaTheme="minorEastAsia" w:hAnsi="Cambria Math" w:cs="Times New Roman"/>
                      <w:szCs w:val="24"/>
                    </w:rPr>
                    <m:t>3</m:t>
                  </m:r>
                </m:sup>
              </m:sSup>
            </m:oMath>
            <w:r>
              <w:rPr>
                <w:rFonts w:eastAsiaTheme="minorEastAsia" w:cs="Times New Roman"/>
                <w:szCs w:val="24"/>
              </w:rPr>
              <w:t>), dan Kinerja (Y)</w:t>
            </w:r>
          </w:p>
        </w:tc>
        <w:tc>
          <w:tcPr>
            <w:tcW w:w="3067" w:type="dxa"/>
          </w:tcPr>
          <w:p w:rsidR="0073234B" w:rsidRPr="00A55C75" w:rsidRDefault="0073234B" w:rsidP="00481499">
            <w:pPr>
              <w:spacing w:line="240" w:lineRule="auto"/>
              <w:jc w:val="left"/>
              <w:rPr>
                <w:rFonts w:cs="Times New Roman"/>
                <w:szCs w:val="24"/>
              </w:rPr>
            </w:pPr>
            <w:r w:rsidRPr="00702C1D">
              <w:rPr>
                <w:rFonts w:cs="Times New Roman"/>
                <w:szCs w:val="24"/>
              </w:rPr>
              <w:t>Berdasarkan temuan dari penelitian ini, dapat disimpulkan bahwa karakteristik pekerjaan secara terpisah memiliki pengaruh positif dan signifikan terhadap kinerja pegawai. Hal yang sama juga berlaku untuk budaya kerja, yang secara individual memberikan kontribusi positif dan signifikan terhadap kinerja pegawai. Lebih lanjut, saat kedua faktor tersebut dievaluasi secara bersamaan, keduanya secara simultan terbukti berpengaruh positif dan signifikan terhadap kinerja pegawai.</w:t>
            </w:r>
          </w:p>
        </w:tc>
      </w:tr>
      <w:tr w:rsidR="0073234B" w:rsidTr="00481499">
        <w:tc>
          <w:tcPr>
            <w:tcW w:w="532" w:type="dxa"/>
          </w:tcPr>
          <w:p w:rsidR="0073234B" w:rsidRPr="00357DC6" w:rsidRDefault="0073234B" w:rsidP="00481499">
            <w:pPr>
              <w:spacing w:line="240" w:lineRule="auto"/>
              <w:rPr>
                <w:rFonts w:cs="Times New Roman"/>
                <w:szCs w:val="24"/>
              </w:rPr>
            </w:pPr>
            <w:r w:rsidRPr="00357DC6">
              <w:rPr>
                <w:rFonts w:cs="Times New Roman"/>
                <w:szCs w:val="24"/>
              </w:rPr>
              <w:t xml:space="preserve">6. </w:t>
            </w:r>
          </w:p>
        </w:tc>
        <w:tc>
          <w:tcPr>
            <w:tcW w:w="2560" w:type="dxa"/>
          </w:tcPr>
          <w:p w:rsidR="0073234B" w:rsidRPr="006B1ADF" w:rsidRDefault="0073234B" w:rsidP="00481499">
            <w:pPr>
              <w:spacing w:line="240" w:lineRule="auto"/>
              <w:rPr>
                <w:rFonts w:cs="Times New Roman"/>
                <w:i/>
                <w:iCs/>
                <w:szCs w:val="24"/>
              </w:rPr>
            </w:pPr>
            <w:r w:rsidRPr="006B1ADF">
              <w:rPr>
                <w:rFonts w:cs="Times New Roman"/>
                <w:i/>
                <w:iCs/>
                <w:szCs w:val="24"/>
              </w:rPr>
              <w:t>Comparing effects of toxic leadership and team social support on job insecurity, role ambiguity, work engagement, and job performance: A multilevel mediational perspective</w:t>
            </w:r>
          </w:p>
          <w:p w:rsidR="0073234B" w:rsidRPr="00A55C75" w:rsidRDefault="005C1065" w:rsidP="00481499">
            <w:pPr>
              <w:spacing w:line="240" w:lineRule="auto"/>
              <w:rPr>
                <w:rFonts w:cs="Times New Roman"/>
                <w:szCs w:val="24"/>
              </w:rPr>
            </w:pPr>
            <w:r>
              <w:rPr>
                <w:rFonts w:cs="Times New Roman"/>
                <w:szCs w:val="24"/>
              </w:rPr>
              <w:fldChar w:fldCharType="begin" w:fldLock="1"/>
            </w:r>
            <w:r w:rsidR="0073234B">
              <w:rPr>
                <w:rFonts w:cs="Times New Roman"/>
                <w:szCs w:val="24"/>
              </w:rPr>
              <w:instrText>ADDIN CSL_CITATION {"citationItems":[{"id":"ITEM-1","itemData":{"DOI":"10.1016/j.apmrv.2023.09.002","ISSN":"10293132","abstract":"While job demands have been known to reduce work engagement and job performance, the literature has not investigated uncertainty-based job demands such as job insecurity and role ambiguity. Acknowledging that leadership and team members are critical for reducing an employee's job demands and increasing an employee's job performance, the current study, drawing on social information processing theory, probes the roles of toxic leadership and team social support in shaping employee job demands (i.e., job insecurity &amp; role ambiguity) and, subsequently, work engagement and job performance. A sample of 265 employees (50.9% males) in 48 teams from various private organizations in Malaysia participated in the study. The results showed that toxic leadership was positively related to job demands and negatively related to job performance, while team social support was negatively related to job demands and positively related to work engagement. Furthermore, work engagement mediated the relationship between job demands and job performance. Role ambiguity only mediated the relationship between toxic leadership and work engagement, while job insecurity only mediated the relationship between team social support and work engagement. The current study highlights the distinctive roles of toxic leadership and team social support in the relationships with employee job demands, work engagement, and job performance.","author":[{"dropping-particle":"","family":"Lee","given":"Michelle Chin Chin","non-dropping-particle":"","parse-names":false,"suffix":""},{"dropping-particle":"","family":"Sim","given":"Brenda Ying Hui","non-dropping-particle":"","parse-names":false,"suffix":""},{"dropping-particle":"","family":"Tuckey","given":"Michelle R.","non-dropping-particle":"","parse-names":false,"suffix":""}],"container-title":"Asia Pacific Management Review","id":"ITEM-1","issue":"1","issued":{"date-parts":[["2024"]]},"page":"115-126","publisher":"The Authors","title":"Comparing effects of toxic leadership and team social support on job insecurity, role ambiguity, work engagement, and job performance: A multilevel mediational perspective","type":"article-journal","volume":"29"},"uris":["http://www.mendeley.com/documents/?uuid=5e34a54e-2f1d-450f-8266-d3b7ea35f825"]}],"mendeley":{"formattedCitation":"(Lee et al., 2024)","plainTextFormattedCitation":"(Lee et al., 2024)","previouslyFormattedCitation":"(Lee et al., 2024)"},"properties":{"noteIndex":0},"schema":"https://github.com/citation-style-language/schema/raw/master/csl-citation.json"}</w:instrText>
            </w:r>
            <w:r>
              <w:rPr>
                <w:rFonts w:cs="Times New Roman"/>
                <w:szCs w:val="24"/>
              </w:rPr>
              <w:fldChar w:fldCharType="separate"/>
            </w:r>
            <w:r w:rsidR="0073234B" w:rsidRPr="006B1ADF">
              <w:rPr>
                <w:rFonts w:cs="Times New Roman"/>
                <w:noProof/>
                <w:szCs w:val="24"/>
              </w:rPr>
              <w:t>(Lee et al., 2024)</w:t>
            </w:r>
            <w:r>
              <w:rPr>
                <w:rFonts w:cs="Times New Roman"/>
                <w:szCs w:val="24"/>
              </w:rPr>
              <w:fldChar w:fldCharType="end"/>
            </w:r>
          </w:p>
        </w:tc>
        <w:tc>
          <w:tcPr>
            <w:tcW w:w="1763" w:type="dxa"/>
          </w:tcPr>
          <w:p w:rsidR="0073234B" w:rsidRPr="006B1ADF" w:rsidRDefault="0073234B" w:rsidP="00481499">
            <w:pPr>
              <w:spacing w:line="240" w:lineRule="auto"/>
              <w:rPr>
                <w:rFonts w:cs="Times New Roman"/>
                <w:szCs w:val="24"/>
              </w:rPr>
            </w:pPr>
            <w:r w:rsidRPr="00A1056B">
              <w:rPr>
                <w:rFonts w:cs="Times New Roman"/>
                <w:i/>
                <w:iCs/>
                <w:szCs w:val="24"/>
              </w:rPr>
              <w:t>Toxic Leadership</w:t>
            </w:r>
            <w:r>
              <w:rPr>
                <w:rFonts w:cs="Times New Roman"/>
                <w:szCs w:val="24"/>
              </w:rPr>
              <w:t xml:space="preserve"> (</w:t>
            </w:r>
            <m:oMath>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1</m:t>
                  </m:r>
                </m:sup>
              </m:sSup>
            </m:oMath>
            <w:r>
              <w:rPr>
                <w:rFonts w:eastAsiaTheme="minorEastAsia" w:cs="Times New Roman"/>
                <w:szCs w:val="24"/>
              </w:rPr>
              <w:t xml:space="preserve">), </w:t>
            </w:r>
            <w:r w:rsidRPr="00A1056B">
              <w:rPr>
                <w:rFonts w:eastAsiaTheme="minorEastAsia" w:cs="Times New Roman"/>
                <w:i/>
                <w:iCs/>
                <w:szCs w:val="24"/>
              </w:rPr>
              <w:t>Team Social Support</w:t>
            </w:r>
            <w:r>
              <w:rPr>
                <w:rFonts w:eastAsiaTheme="minorEastAsia" w:cs="Times New Roman"/>
                <w:szCs w:val="24"/>
              </w:rPr>
              <w:t xml:space="preserve"> (</w:t>
            </w:r>
            <m:oMath>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X</m:t>
                  </m:r>
                </m:e>
                <m:sup>
                  <m:r>
                    <w:rPr>
                      <w:rFonts w:ascii="Cambria Math" w:eastAsiaTheme="minorEastAsia" w:hAnsi="Cambria Math" w:cs="Times New Roman"/>
                      <w:szCs w:val="24"/>
                    </w:rPr>
                    <m:t>2</m:t>
                  </m:r>
                </m:sup>
              </m:sSup>
            </m:oMath>
            <w:r>
              <w:rPr>
                <w:rFonts w:eastAsiaTheme="minorEastAsia" w:cs="Times New Roman"/>
                <w:szCs w:val="24"/>
              </w:rPr>
              <w:t xml:space="preserve">), </w:t>
            </w:r>
            <w:r w:rsidRPr="00A1056B">
              <w:rPr>
                <w:rFonts w:eastAsiaTheme="minorEastAsia" w:cs="Times New Roman"/>
                <w:i/>
                <w:iCs/>
                <w:szCs w:val="24"/>
              </w:rPr>
              <w:t>Job Insecurity</w:t>
            </w:r>
            <w:r>
              <w:rPr>
                <w:rFonts w:eastAsiaTheme="minorEastAsia" w:cs="Times New Roman"/>
                <w:szCs w:val="24"/>
              </w:rPr>
              <w:t xml:space="preserve"> (</w:t>
            </w:r>
            <m:oMath>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Y</m:t>
                  </m:r>
                </m:e>
                <m:sup>
                  <m:r>
                    <w:rPr>
                      <w:rFonts w:ascii="Cambria Math" w:eastAsiaTheme="minorEastAsia" w:hAnsi="Cambria Math" w:cs="Times New Roman"/>
                      <w:szCs w:val="24"/>
                    </w:rPr>
                    <m:t>1</m:t>
                  </m:r>
                </m:sup>
              </m:sSup>
            </m:oMath>
            <w:r>
              <w:rPr>
                <w:rFonts w:eastAsiaTheme="minorEastAsia" w:cs="Times New Roman"/>
                <w:szCs w:val="24"/>
              </w:rPr>
              <w:t xml:space="preserve">), </w:t>
            </w:r>
            <w:r w:rsidRPr="00A1056B">
              <w:rPr>
                <w:rFonts w:eastAsiaTheme="minorEastAsia" w:cs="Times New Roman"/>
                <w:i/>
                <w:iCs/>
                <w:szCs w:val="24"/>
              </w:rPr>
              <w:t>Role Ambiguity</w:t>
            </w:r>
            <w:r>
              <w:rPr>
                <w:rFonts w:eastAsiaTheme="minorEastAsia" w:cs="Times New Roman"/>
                <w:szCs w:val="24"/>
              </w:rPr>
              <w:t xml:space="preserve"> (</w:t>
            </w:r>
            <m:oMath>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Y</m:t>
                  </m:r>
                </m:e>
                <m:sup>
                  <m:r>
                    <w:rPr>
                      <w:rFonts w:ascii="Cambria Math" w:eastAsiaTheme="minorEastAsia" w:hAnsi="Cambria Math" w:cs="Times New Roman"/>
                      <w:szCs w:val="24"/>
                    </w:rPr>
                    <m:t>2</m:t>
                  </m:r>
                </m:sup>
              </m:sSup>
            </m:oMath>
            <w:r>
              <w:rPr>
                <w:rFonts w:eastAsiaTheme="minorEastAsia" w:cs="Times New Roman"/>
                <w:szCs w:val="24"/>
              </w:rPr>
              <w:t xml:space="preserve">), </w:t>
            </w:r>
            <w:r w:rsidRPr="00A1056B">
              <w:rPr>
                <w:rFonts w:eastAsiaTheme="minorEastAsia" w:cs="Times New Roman"/>
                <w:i/>
                <w:iCs/>
                <w:szCs w:val="24"/>
              </w:rPr>
              <w:t>Work Engagement</w:t>
            </w:r>
            <w:r>
              <w:rPr>
                <w:rFonts w:eastAsiaTheme="minorEastAsia" w:cs="Times New Roman"/>
                <w:szCs w:val="24"/>
              </w:rPr>
              <w:t xml:space="preserve"> (</w:t>
            </w:r>
            <m:oMath>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Y</m:t>
                  </m:r>
                </m:e>
                <m:sup>
                  <m:r>
                    <w:rPr>
                      <w:rFonts w:ascii="Cambria Math" w:eastAsiaTheme="minorEastAsia" w:hAnsi="Cambria Math" w:cs="Times New Roman"/>
                      <w:szCs w:val="24"/>
                    </w:rPr>
                    <m:t>3</m:t>
                  </m:r>
                </m:sup>
              </m:sSup>
              <m:r>
                <w:rPr>
                  <w:rFonts w:ascii="Cambria Math" w:eastAsiaTheme="minorEastAsia" w:hAnsi="Cambria Math" w:cs="Times New Roman"/>
                  <w:szCs w:val="24"/>
                </w:rPr>
                <m:t xml:space="preserve">), </m:t>
              </m:r>
            </m:oMath>
            <w:r>
              <w:rPr>
                <w:rFonts w:eastAsiaTheme="minorEastAsia" w:cs="Times New Roman"/>
                <w:szCs w:val="24"/>
              </w:rPr>
              <w:t xml:space="preserve">dan </w:t>
            </w:r>
            <w:r w:rsidRPr="00A1056B">
              <w:rPr>
                <w:rFonts w:eastAsiaTheme="minorEastAsia" w:cs="Times New Roman"/>
                <w:i/>
                <w:iCs/>
                <w:szCs w:val="24"/>
              </w:rPr>
              <w:t>Job Performance</w:t>
            </w:r>
            <w:r>
              <w:rPr>
                <w:rFonts w:eastAsiaTheme="minorEastAsia" w:cs="Times New Roman"/>
                <w:szCs w:val="24"/>
              </w:rPr>
              <w:t xml:space="preserve"> (</w:t>
            </w:r>
            <m:oMath>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Y</m:t>
                  </m:r>
                </m:e>
                <m:sup>
                  <m:r>
                    <w:rPr>
                      <w:rFonts w:ascii="Cambria Math" w:eastAsiaTheme="minorEastAsia" w:hAnsi="Cambria Math" w:cs="Times New Roman"/>
                      <w:szCs w:val="24"/>
                    </w:rPr>
                    <m:t>4</m:t>
                  </m:r>
                </m:sup>
              </m:sSup>
            </m:oMath>
            <w:r>
              <w:rPr>
                <w:rFonts w:eastAsiaTheme="minorEastAsia" w:cs="Times New Roman"/>
                <w:szCs w:val="24"/>
              </w:rPr>
              <w:t xml:space="preserve">) </w:t>
            </w:r>
          </w:p>
        </w:tc>
        <w:tc>
          <w:tcPr>
            <w:tcW w:w="3067" w:type="dxa"/>
          </w:tcPr>
          <w:p w:rsidR="0073234B" w:rsidRPr="00A1056B" w:rsidRDefault="0073234B" w:rsidP="00481499">
            <w:pPr>
              <w:spacing w:line="240" w:lineRule="auto"/>
              <w:rPr>
                <w:rFonts w:cs="Times New Roman"/>
                <w:szCs w:val="24"/>
              </w:rPr>
            </w:pPr>
            <w:r w:rsidRPr="00A1056B">
              <w:rPr>
                <w:rFonts w:cs="Times New Roman"/>
                <w:szCs w:val="24"/>
              </w:rPr>
              <w:t xml:space="preserve">Hasil penelitian menunjukkan bahwa variabel </w:t>
            </w:r>
            <w:r w:rsidRPr="00A1056B">
              <w:rPr>
                <w:rFonts w:cs="Times New Roman"/>
                <w:i/>
                <w:iCs/>
                <w:szCs w:val="24"/>
              </w:rPr>
              <w:t>Job Insecurity</w:t>
            </w:r>
            <w:r w:rsidRPr="00A1056B">
              <w:rPr>
                <w:rFonts w:cs="Times New Roman"/>
                <w:szCs w:val="24"/>
              </w:rPr>
              <w:t xml:space="preserve"> hanya memediasi hubungan antara variabel tersebut. Dan variabel </w:t>
            </w:r>
            <w:r w:rsidRPr="00A1056B">
              <w:rPr>
                <w:rFonts w:cs="Times New Roman"/>
                <w:i/>
                <w:iCs/>
                <w:szCs w:val="24"/>
              </w:rPr>
              <w:t xml:space="preserve">Job Performance </w:t>
            </w:r>
            <w:r w:rsidRPr="00A1056B">
              <w:rPr>
                <w:rFonts w:cs="Times New Roman"/>
                <w:szCs w:val="24"/>
              </w:rPr>
              <w:t>berhubungan negatif dengan variabel tersebut.</w:t>
            </w:r>
          </w:p>
        </w:tc>
      </w:tr>
      <w:tr w:rsidR="0073234B" w:rsidTr="00481499">
        <w:tc>
          <w:tcPr>
            <w:tcW w:w="532" w:type="dxa"/>
          </w:tcPr>
          <w:p w:rsidR="0073234B" w:rsidRPr="00357DC6" w:rsidRDefault="0073234B" w:rsidP="00481499">
            <w:pPr>
              <w:spacing w:line="240" w:lineRule="auto"/>
              <w:rPr>
                <w:rFonts w:cs="Times New Roman"/>
                <w:szCs w:val="24"/>
              </w:rPr>
            </w:pPr>
            <w:r w:rsidRPr="00357DC6">
              <w:rPr>
                <w:rFonts w:cs="Times New Roman"/>
                <w:szCs w:val="24"/>
              </w:rPr>
              <w:t xml:space="preserve">7. </w:t>
            </w:r>
          </w:p>
        </w:tc>
        <w:tc>
          <w:tcPr>
            <w:tcW w:w="2560" w:type="dxa"/>
          </w:tcPr>
          <w:p w:rsidR="0073234B" w:rsidRPr="00357198" w:rsidRDefault="0073234B" w:rsidP="00481499">
            <w:pPr>
              <w:spacing w:line="240" w:lineRule="auto"/>
              <w:rPr>
                <w:rFonts w:cs="Times New Roman"/>
                <w:i/>
                <w:iCs/>
                <w:szCs w:val="24"/>
              </w:rPr>
            </w:pPr>
            <w:r w:rsidRPr="00357198">
              <w:rPr>
                <w:rFonts w:cs="Times New Roman"/>
                <w:i/>
                <w:iCs/>
                <w:szCs w:val="24"/>
              </w:rPr>
              <w:t xml:space="preserve">Heterogeneous effects of monetary and non-monetary job characteristics on job attractiveness in nursing </w:t>
            </w:r>
          </w:p>
          <w:p w:rsidR="0073234B" w:rsidRPr="00357198" w:rsidRDefault="005C1065" w:rsidP="00481499">
            <w:pPr>
              <w:spacing w:line="240" w:lineRule="auto"/>
              <w:rPr>
                <w:rFonts w:cs="Times New Roman"/>
                <w:szCs w:val="24"/>
              </w:rPr>
            </w:pPr>
            <w:r>
              <w:rPr>
                <w:rFonts w:cs="Times New Roman"/>
                <w:szCs w:val="24"/>
              </w:rPr>
              <w:fldChar w:fldCharType="begin" w:fldLock="1"/>
            </w:r>
            <w:r w:rsidR="0073234B">
              <w:rPr>
                <w:rFonts w:cs="Times New Roman"/>
                <w:szCs w:val="24"/>
              </w:rPr>
              <w:instrText>ADDIN CSL_CITATION {"citationItems":[{"id":"ITEM-1","itemData":{"DOI":"10.1016/j.labeco.2024.102632","ISSN":"0927-5371","abstract":"Standard-Nutzungsbedingungen: Die Dokumente auf EconStor dürfen zu eigenen wissenschaftlichen Zwecken und zum Privatgebrauch gespeichert und kopiert werden. Sie dürfen die Dokumente nicht für öffentliche oder kommerzielle Zwecke vervielfältigen, öffentlich ausstellen, öffentlich zugänglich machen, vertreiben oder anderweitig nutzen. Sofern die Verfasser die Dokumente unter Open-Content-Lizenzen (insbesondere CC-Lizenzen) zur Verfügung gestellt haben sollten, gelten abweichend von diesen Nutzungsbedingungen die in der dort genannten Lizenz gewährten Nutzungsrechte. Abstract: We apply a novel methodological approach described by Chernozhukov, Fernández-Val &amp; Luo (2018), to analyze preference heterogeneity regarding non-monetary job characteristics and trade-offs between wage and non-monetary job characteristics. Using this approach, we can describe preference heterogeneity more concise than with subgroup analysis. Analyzing data from a self-conducted factorial survey experiment on nurses, we find significant effect heterogeneity regarding the single job characteristics and the trade-offs between wage and non-monetary job characteristics. We also find positive interaction effects between wage and other job characteristics. We further analyze which factors are associated with effect heterogeneity. Working hours and gender appear to be the main drivers of these effects. We also find differences regarding the sources of a nurse's motivation to initially choose the nursing occupation. Differentiation of job characteristics (job offers) to fit different preferences can therefore be a more effective and efficient way to attract workers than a \"one size fits all\" solution. Regarding nursing jobs, there is some evidence for such differentiation.","author":[{"dropping-particle":"","family":"Kroczek","given":"Martin","non-dropping-particle":"","parse-names":false,"suffix":""},{"dropping-particle":"","family":"Kugler","given":"Philipp","non-dropping-particle":"","parse-names":false,"suffix":""}],"container-title":"Beiträge zur Jahrestagung des Vereins für Socialpolitik 2022: Big Data in Economics","id":"ITEM-1","issue":"September","issued":{"date-parts":[["2022"]]},"page":"102632","publisher":"Elsevier B.V.","title":"Heterogeneous Effects of Monetary and Non-Monetary Job Characteristics on Job Attractiveness in Nursing","type":"article-journal","volume":"91"},"uris":["http://www.mendeley.com/documents/?uuid=10b7c3c2-77ab-4117-a4a8-b993302b4737"]}],"mendeley":{"formattedCitation":"(Kroczek &amp; Kugler, 2022)","plainTextFormattedCitation":"(Kroczek &amp; Kugler, 2022)","previouslyFormattedCitation":"(Kroczek &amp; Kugler, 2022)"},"properties":{"noteIndex":0},"schema":"https://github.com/citation-style-language/schema/raw/master/csl-citation.json"}</w:instrText>
            </w:r>
            <w:r>
              <w:rPr>
                <w:rFonts w:cs="Times New Roman"/>
                <w:szCs w:val="24"/>
              </w:rPr>
              <w:fldChar w:fldCharType="separate"/>
            </w:r>
            <w:r w:rsidR="0073234B" w:rsidRPr="00357198">
              <w:rPr>
                <w:rFonts w:cs="Times New Roman"/>
                <w:noProof/>
                <w:szCs w:val="24"/>
              </w:rPr>
              <w:t>(Kroczek &amp; Kugler, 2022)</w:t>
            </w:r>
            <w:r>
              <w:rPr>
                <w:rFonts w:cs="Times New Roman"/>
                <w:szCs w:val="24"/>
              </w:rPr>
              <w:fldChar w:fldCharType="end"/>
            </w:r>
          </w:p>
        </w:tc>
        <w:tc>
          <w:tcPr>
            <w:tcW w:w="1763" w:type="dxa"/>
          </w:tcPr>
          <w:p w:rsidR="0073234B" w:rsidRPr="00357198" w:rsidRDefault="0073234B" w:rsidP="00481499">
            <w:pPr>
              <w:spacing w:line="240" w:lineRule="auto"/>
              <w:rPr>
                <w:rFonts w:cs="Times New Roman"/>
                <w:szCs w:val="24"/>
              </w:rPr>
            </w:pPr>
            <w:r w:rsidRPr="00357198">
              <w:rPr>
                <w:rFonts w:cs="Times New Roman"/>
                <w:i/>
                <w:iCs/>
                <w:szCs w:val="24"/>
              </w:rPr>
              <w:t>Job CharacteristicsMonetary</w:t>
            </w:r>
            <w:r>
              <w:rPr>
                <w:rFonts w:cs="Times New Roman"/>
                <w:szCs w:val="24"/>
              </w:rPr>
              <w:t xml:space="preserve"> (</w:t>
            </w:r>
            <m:oMath>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1</m:t>
                  </m:r>
                </m:sup>
              </m:sSup>
            </m:oMath>
            <w:r>
              <w:rPr>
                <w:rFonts w:eastAsiaTheme="minorEastAsia" w:cs="Times New Roman"/>
                <w:szCs w:val="24"/>
              </w:rPr>
              <w:t xml:space="preserve">), </w:t>
            </w:r>
            <w:r w:rsidRPr="00357198">
              <w:rPr>
                <w:rFonts w:cs="Times New Roman"/>
                <w:i/>
                <w:iCs/>
                <w:szCs w:val="24"/>
              </w:rPr>
              <w:t>Job Characteristics Non-monetar</w:t>
            </w:r>
            <w:r>
              <w:rPr>
                <w:rFonts w:cs="Times New Roman"/>
                <w:i/>
                <w:iCs/>
                <w:szCs w:val="24"/>
              </w:rPr>
              <w:t xml:space="preserve">y </w:t>
            </w:r>
            <w:r>
              <w:rPr>
                <w:rFonts w:cs="Times New Roman"/>
                <w:szCs w:val="24"/>
              </w:rPr>
              <w:t>(</w:t>
            </w:r>
            <m:oMath>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r>
                <w:rPr>
                  <w:rFonts w:ascii="Cambria Math" w:hAnsi="Cambria Math" w:cs="Times New Roman"/>
                  <w:szCs w:val="24"/>
                </w:rPr>
                <m:t>)</m:t>
              </m:r>
            </m:oMath>
            <w:r>
              <w:rPr>
                <w:rFonts w:cs="Times New Roman"/>
                <w:szCs w:val="24"/>
              </w:rPr>
              <w:t xml:space="preserve">, dan </w:t>
            </w:r>
            <w:r w:rsidRPr="00357198">
              <w:rPr>
                <w:rFonts w:cs="Times New Roman"/>
                <w:i/>
                <w:iCs/>
                <w:szCs w:val="24"/>
              </w:rPr>
              <w:t>Job Attractiveness</w:t>
            </w:r>
            <w:r>
              <w:rPr>
                <w:rFonts w:cs="Times New Roman"/>
                <w:szCs w:val="24"/>
              </w:rPr>
              <w:t xml:space="preserve"> (Y) </w:t>
            </w:r>
          </w:p>
        </w:tc>
        <w:tc>
          <w:tcPr>
            <w:tcW w:w="3067" w:type="dxa"/>
          </w:tcPr>
          <w:p w:rsidR="0073234B" w:rsidRPr="00355441" w:rsidRDefault="0073234B" w:rsidP="00481499">
            <w:pPr>
              <w:spacing w:line="240" w:lineRule="auto"/>
              <w:rPr>
                <w:rFonts w:cs="Times New Roman"/>
                <w:szCs w:val="24"/>
              </w:rPr>
            </w:pPr>
            <w:r w:rsidRPr="00355441">
              <w:rPr>
                <w:rFonts w:cs="Times New Roman"/>
                <w:szCs w:val="24"/>
              </w:rPr>
              <w:t xml:space="preserve">Hasil penelitian menemukan heterogenitas efek yang signifikan mengenai </w:t>
            </w:r>
            <w:r w:rsidRPr="00355441">
              <w:rPr>
                <w:rFonts w:cs="Times New Roman"/>
                <w:i/>
                <w:iCs/>
                <w:szCs w:val="24"/>
              </w:rPr>
              <w:t>job characteristics non-monetary</w:t>
            </w:r>
            <w:r w:rsidRPr="00355441">
              <w:rPr>
                <w:rFonts w:cs="Times New Roman"/>
                <w:szCs w:val="24"/>
              </w:rPr>
              <w:t xml:space="preserve"> dan </w:t>
            </w:r>
            <w:r w:rsidRPr="00355441">
              <w:rPr>
                <w:rFonts w:cs="Times New Roman"/>
                <w:i/>
                <w:iCs/>
                <w:szCs w:val="24"/>
              </w:rPr>
              <w:t>trade-off</w:t>
            </w:r>
            <w:r w:rsidRPr="00355441">
              <w:rPr>
                <w:rFonts w:cs="Times New Roman"/>
                <w:szCs w:val="24"/>
              </w:rPr>
              <w:t xml:space="preserve"> dengan upah. Dan juga menemukan efek interaksi positif antara upah dan </w:t>
            </w:r>
            <w:r w:rsidRPr="00355441">
              <w:rPr>
                <w:rFonts w:cs="Times New Roman"/>
                <w:i/>
                <w:iCs/>
                <w:szCs w:val="24"/>
              </w:rPr>
              <w:t>job characteristics</w:t>
            </w:r>
            <w:r w:rsidRPr="00355441">
              <w:rPr>
                <w:rFonts w:cs="Times New Roman"/>
                <w:szCs w:val="24"/>
              </w:rPr>
              <w:t xml:space="preserve"> lainnya.</w:t>
            </w:r>
          </w:p>
        </w:tc>
      </w:tr>
    </w:tbl>
    <w:p w:rsidR="0073234B" w:rsidRDefault="0073234B" w:rsidP="0073234B">
      <w:pPr>
        <w:spacing w:line="240" w:lineRule="auto"/>
        <w:ind w:right="1"/>
        <w:rPr>
          <w:rFonts w:cs="Times New Roman"/>
          <w:szCs w:val="24"/>
        </w:rPr>
      </w:pPr>
      <w:r>
        <w:rPr>
          <w:rFonts w:cs="Times New Roman"/>
          <w:szCs w:val="24"/>
        </w:rPr>
        <w:lastRenderedPageBreak/>
        <w:t xml:space="preserve">Sumber: Data Diolah Penulis, 2025. </w:t>
      </w:r>
    </w:p>
    <w:p w:rsidR="0073234B" w:rsidRPr="006A7F2E" w:rsidRDefault="0073234B" w:rsidP="0073234B">
      <w:pPr>
        <w:spacing w:after="0"/>
        <w:ind w:firstLine="720"/>
        <w:rPr>
          <w:rFonts w:cs="Times New Roman"/>
          <w:szCs w:val="24"/>
        </w:rPr>
      </w:pPr>
      <w:r>
        <w:rPr>
          <w:rFonts w:cs="Times New Roman"/>
          <w:szCs w:val="24"/>
        </w:rPr>
        <w:t xml:space="preserve">Dari beberapa penelitian terdahulu diatas penulis mengambil contoh dari penelitian terdahulu yang memiliki persamaan dan perbedaan pada penelitian terdahulu dengan penelitian yang dilakukan, penulis mengambil contoh untuk penelitian ini pada nomor lima yaitu dari </w:t>
      </w:r>
      <w:r w:rsidR="005C1065">
        <w:rPr>
          <w:rFonts w:cs="Times New Roman"/>
          <w:szCs w:val="24"/>
        </w:rPr>
        <w:fldChar w:fldCharType="begin" w:fldLock="1"/>
      </w:r>
      <w:r>
        <w:rPr>
          <w:rFonts w:cs="Times New Roman"/>
          <w:szCs w:val="24"/>
        </w:rPr>
        <w:instrText>ADDIN CSL_CITATION {"citationItems":[{"id":"ITEM-1","itemData":{"abstract":"… Rumah Sakit merupakan institusi pelayanan kesehatan bagi masyarakat dengan … 81/Menkes/SK/I/2004, pelayan kesehatan di rumah sakit bersifat individu, spesifik, dan unik …","author":[{"dropping-particle":"","family":"Sigit Indrawijaya","given":"","non-dropping-particle":"","parse-names":false,"suffix":""}],"container-title":"Ilmu Manajemen Terapan","id":"ITEM-1","issue":"2","issued":{"date-parts":[["2022"]]},"page":"2","title":"Pengaruh Profesionalisme Kerja, Karakteristik Pekerjaan, dan Budaya Kerja Terhadap Kinerja Pegawai Non Medis pada Rumah Sakit Umum Daerah Raden Mattaher Jambi","type":"article-journal","volume":"4"},"uris":["http://www.mendeley.com/documents/?uuid=46130872-33f1-4bec-b4c1-958a7d59aea1"]}],"mendeley":{"formattedCitation":"(Sigit Indrawijaya, 2022)","plainTextFormattedCitation":"(Sigit Indrawijaya, 2022)","previouslyFormattedCitation":"(Sigit Indrawijaya, 2022)"},"properties":{"noteIndex":0},"schema":"https://github.com/citation-style-language/schema/raw/master/csl-citation.json"}</w:instrText>
      </w:r>
      <w:r w:rsidR="005C1065">
        <w:rPr>
          <w:rFonts w:cs="Times New Roman"/>
          <w:szCs w:val="24"/>
        </w:rPr>
        <w:fldChar w:fldCharType="separate"/>
      </w:r>
      <w:r w:rsidRPr="002D2084">
        <w:rPr>
          <w:rFonts w:cs="Times New Roman"/>
          <w:noProof/>
          <w:szCs w:val="24"/>
        </w:rPr>
        <w:t>(Sigit Indrawijaya, 2022)</w:t>
      </w:r>
      <w:r w:rsidR="005C1065">
        <w:rPr>
          <w:rFonts w:cs="Times New Roman"/>
          <w:szCs w:val="24"/>
        </w:rPr>
        <w:fldChar w:fldCharType="end"/>
      </w:r>
      <w:r>
        <w:rPr>
          <w:rFonts w:cs="Times New Roman"/>
          <w:szCs w:val="24"/>
        </w:rPr>
        <w:t xml:space="preserve">, dengan judul “Pengaruh Profesionalisme Kerja, Karakteristik Pekerjaan, dan Budaya Kerja Terhadap Kinerja Pegawai Non Medis pada Rumah Sakit Umum Daerah Raden Mattaher Jambi”. Penelitian ini memiliki variabel </w:t>
      </w:r>
      <w:r w:rsidRPr="006A7F2E">
        <w:rPr>
          <w:rFonts w:cs="Times New Roman"/>
          <w:i/>
          <w:iCs/>
          <w:szCs w:val="24"/>
        </w:rPr>
        <w:t>independent</w:t>
      </w:r>
      <w:r>
        <w:rPr>
          <w:rFonts w:cs="Times New Roman"/>
          <w:szCs w:val="24"/>
        </w:rPr>
        <w:t xml:space="preserve">yaitu: Profesionalisme Kerja, Karakteristik Pekerjaan, dan Budaya Kerja. Serta variabel </w:t>
      </w:r>
      <w:r w:rsidRPr="006A7F2E">
        <w:rPr>
          <w:rFonts w:cs="Times New Roman"/>
          <w:i/>
          <w:iCs/>
          <w:szCs w:val="24"/>
        </w:rPr>
        <w:t>dependent</w:t>
      </w:r>
      <w:r>
        <w:rPr>
          <w:rFonts w:cs="Times New Roman"/>
          <w:szCs w:val="24"/>
        </w:rPr>
        <w:t xml:space="preserve">yaitu Kinerja. </w:t>
      </w:r>
    </w:p>
    <w:p w:rsidR="0073234B" w:rsidRPr="00702C1D" w:rsidRDefault="0073234B" w:rsidP="0073234B">
      <w:pPr>
        <w:spacing w:after="0"/>
        <w:ind w:firstLine="720"/>
        <w:rPr>
          <w:rFonts w:cs="Times New Roman"/>
        </w:rPr>
      </w:pPr>
      <w:r w:rsidRPr="00702C1D">
        <w:rPr>
          <w:rFonts w:cs="Times New Roman"/>
        </w:rPr>
        <w:t>Temuan penelitian ini mengindikasikan bahwa profesionalisme kerja, karakteristik pekerjaan, serta budaya kerja memberikan pengaruh positif dan signifikan terhadap kinerja pegawai non medis di Rumah Sakit Umum Daerah Raden Mataher Jambi, baik ketika diuji secara terpisah maupun secara bersamaan.</w:t>
      </w:r>
    </w:p>
    <w:p w:rsidR="0073234B" w:rsidRDefault="0073234B" w:rsidP="0073234B">
      <w:pPr>
        <w:spacing w:after="0"/>
        <w:ind w:firstLine="720"/>
        <w:rPr>
          <w:rFonts w:cs="Times New Roman"/>
          <w:szCs w:val="24"/>
        </w:rPr>
      </w:pPr>
      <w:r>
        <w:rPr>
          <w:rFonts w:cs="Times New Roman"/>
          <w:szCs w:val="24"/>
        </w:rPr>
        <w:t xml:space="preserve">Dari contoh penelitian diatas dapat disimpulkan memiliki persamaan dan perbedaan terhadap judul yang diambil oleh penulis yaitu “Pengaruh </w:t>
      </w:r>
      <w:r w:rsidRPr="00C71068">
        <w:rPr>
          <w:rFonts w:cs="Times New Roman"/>
          <w:i/>
          <w:iCs/>
          <w:szCs w:val="24"/>
        </w:rPr>
        <w:t>Job Insecurity</w:t>
      </w:r>
      <w:r>
        <w:rPr>
          <w:rFonts w:cs="Times New Roman"/>
          <w:szCs w:val="24"/>
        </w:rPr>
        <w:t xml:space="preserve">, Karakteristik Pekerjaan, dan Budaya Kerja Terhadap Kinerja Karyawan CV Jaya Perkasa Abadi Tanjung Morawa Kabupaten Deli Serdang”. Yang memiliki variabel </w:t>
      </w:r>
      <w:r w:rsidRPr="00664C91">
        <w:rPr>
          <w:rFonts w:cs="Times New Roman"/>
          <w:i/>
          <w:iCs/>
          <w:szCs w:val="24"/>
        </w:rPr>
        <w:t>independent</w:t>
      </w:r>
      <w:r>
        <w:rPr>
          <w:rFonts w:cs="Times New Roman"/>
          <w:szCs w:val="24"/>
        </w:rPr>
        <w:t xml:space="preserve"> yaitu: </w:t>
      </w:r>
      <w:r w:rsidRPr="00664C91">
        <w:rPr>
          <w:rFonts w:cs="Times New Roman"/>
          <w:i/>
          <w:iCs/>
          <w:szCs w:val="24"/>
        </w:rPr>
        <w:t>Job Insecurity</w:t>
      </w:r>
      <w:r>
        <w:rPr>
          <w:rFonts w:cs="Times New Roman"/>
          <w:szCs w:val="24"/>
        </w:rPr>
        <w:t xml:space="preserve">, Karakteristik Pekerjaan, dan Budaya Kerja. Serta variabel </w:t>
      </w:r>
      <w:r w:rsidRPr="00664C91">
        <w:rPr>
          <w:rFonts w:cs="Times New Roman"/>
          <w:i/>
          <w:iCs/>
          <w:szCs w:val="24"/>
        </w:rPr>
        <w:t xml:space="preserve">dependent </w:t>
      </w:r>
      <w:r>
        <w:rPr>
          <w:rFonts w:cs="Times New Roman"/>
          <w:szCs w:val="24"/>
        </w:rPr>
        <w:t xml:space="preserve">yaitu Kinerja Karyawan. </w:t>
      </w:r>
    </w:p>
    <w:p w:rsidR="0073234B" w:rsidRDefault="0073234B" w:rsidP="0073234B">
      <w:pPr>
        <w:spacing w:after="0"/>
        <w:ind w:firstLine="660"/>
        <w:rPr>
          <w:rFonts w:cs="Times New Roman"/>
          <w:szCs w:val="24"/>
        </w:rPr>
      </w:pPr>
      <w:r>
        <w:rPr>
          <w:rFonts w:cs="Times New Roman"/>
          <w:szCs w:val="24"/>
        </w:rPr>
        <w:t xml:space="preserve">Persamaan dari kedua judul diatas adalah teerletak pada judul pertama memiliki persamaan variabel X2 (Karakteristik Pekerjaan), X3 (Budaya Kerja), dan Y (Kinerja). Sehingga penulis dapat mengambil contoh dari judul tersebut, tetapi kedua judul tersebut juga memiliki perbedaan yaitu pada judul pertama </w:t>
      </w:r>
      <w:r>
        <w:rPr>
          <w:rFonts w:cs="Times New Roman"/>
          <w:szCs w:val="24"/>
        </w:rPr>
        <w:lastRenderedPageBreak/>
        <w:t>variabel X1 (Profesionalisme Kerja) sedangkan penulis variabel X1 (</w:t>
      </w:r>
      <w:r w:rsidRPr="00642405">
        <w:rPr>
          <w:rFonts w:cs="Times New Roman"/>
          <w:i/>
          <w:iCs/>
          <w:szCs w:val="24"/>
        </w:rPr>
        <w:t>Job Insecurity</w:t>
      </w:r>
      <w:r>
        <w:rPr>
          <w:rFonts w:cs="Times New Roman"/>
          <w:szCs w:val="24"/>
        </w:rPr>
        <w:t>), dari sini dapat diketahui juga metode apa yang digunakan oleh peneliti sebelumnya dalam mengerjakan penelitian. Sehingga hasil dari penelitian yang akan dilakukan tentu akan berbeda dari penelitian sebelumnya.</w:t>
      </w:r>
    </w:p>
    <w:p w:rsidR="0073234B" w:rsidRPr="00001FF7" w:rsidRDefault="0073234B" w:rsidP="0073234B">
      <w:pPr>
        <w:pStyle w:val="Heading2"/>
        <w:spacing w:before="0"/>
      </w:pPr>
      <w:bookmarkStart w:id="35" w:name="_Toc198048953"/>
      <w:bookmarkStart w:id="36" w:name="_Toc198049746"/>
      <w:bookmarkStart w:id="37" w:name="_Toc202109274"/>
      <w:bookmarkStart w:id="38" w:name="_Toc198048954"/>
      <w:bookmarkStart w:id="39" w:name="_Toc198049747"/>
      <w:r>
        <w:t xml:space="preserve">2.3 </w:t>
      </w:r>
      <w:r w:rsidRPr="00642405">
        <w:t>Kerangka Konseptual</w:t>
      </w:r>
      <w:bookmarkEnd w:id="35"/>
      <w:bookmarkEnd w:id="36"/>
      <w:bookmarkEnd w:id="37"/>
    </w:p>
    <w:p w:rsidR="0073234B" w:rsidRPr="005E2F96" w:rsidRDefault="0073234B" w:rsidP="0073234B">
      <w:pPr>
        <w:spacing w:after="0"/>
        <w:ind w:firstLine="660"/>
        <w:rPr>
          <w:rFonts w:cs="Times New Roman"/>
          <w:szCs w:val="24"/>
        </w:rPr>
      </w:pPr>
      <w:r w:rsidRPr="005E2F96">
        <w:rPr>
          <w:rFonts w:cs="Times New Roman"/>
        </w:rPr>
        <w:t>Menurut Sugiyono (2019:93), kerangka konseptual merupakan sebuah model yang memvisualisasikan keterkaitan antara teori dengan sejumlah faktor yang telah dikenali sebagai aspek krusial dalam sebuah penelitian.</w:t>
      </w:r>
    </w:p>
    <w:p w:rsidR="0073234B" w:rsidRDefault="0073234B" w:rsidP="0073234B">
      <w:pPr>
        <w:spacing w:after="0"/>
        <w:rPr>
          <w:b/>
          <w:bCs/>
        </w:rPr>
      </w:pPr>
      <w:r w:rsidRPr="00610555">
        <w:rPr>
          <w:b/>
          <w:bCs/>
        </w:rPr>
        <w:t xml:space="preserve">2.3.1 </w:t>
      </w:r>
      <w:r w:rsidRPr="00610555">
        <w:rPr>
          <w:b/>
          <w:bCs/>
          <w:i/>
          <w:iCs/>
        </w:rPr>
        <w:t>Job Insecurity</w:t>
      </w:r>
      <w:r w:rsidRPr="00610555">
        <w:rPr>
          <w:b/>
          <w:bCs/>
        </w:rPr>
        <w:t xml:space="preserve"> Berpengaruh Terhadap Kinerja Karyawan</w:t>
      </w:r>
    </w:p>
    <w:p w:rsidR="0073234B" w:rsidRPr="00DD6840" w:rsidRDefault="0073234B" w:rsidP="0073234B">
      <w:pPr>
        <w:spacing w:after="0"/>
        <w:ind w:firstLine="720"/>
        <w:rPr>
          <w:b/>
          <w:bCs/>
        </w:rPr>
      </w:pPr>
      <w:r w:rsidRPr="00C60C0C">
        <w:rPr>
          <w:rFonts w:ascii="TimesNewRomanPSMT" w:hAnsi="TimesNewRomanPSMT"/>
          <w:color w:val="000000"/>
        </w:rPr>
        <w:t>Menurut</w:t>
      </w:r>
      <w:r w:rsidR="005C1065">
        <w:rPr>
          <w:rFonts w:ascii="TimesNewRomanPSMT" w:hAnsi="TimesNewRomanPSMT"/>
          <w:color w:val="000000"/>
        </w:rPr>
        <w:fldChar w:fldCharType="begin" w:fldLock="1"/>
      </w:r>
      <w:r>
        <w:rPr>
          <w:rFonts w:ascii="TimesNewRomanPSMT" w:hAnsi="TimesNewRomanPSMT"/>
          <w:color w:val="000000"/>
        </w:rPr>
        <w:instrText>ADDIN CSL_CITATION {"citationItems":[{"id":"ITEM-1","itemData":{"ISBN":"9788578110796","ISSN":"1098-6596","PMID":"25246403","abstract":"Wrong abstract","author":[{"dropping-particle":"","family":"Harahap","given":"Lukman Hakim","non-dropping-particle":"","parse-names":false,"suffix":""},{"dropping-particle":"","family":"Herri","given":"","non-dropping-particle":"","parse-names":false,"suffix":""}],"container-title":"Fakultas Ekoomi, Universitas Andalas, Padang","id":"ITEM-1","issued":{"date-parts":[["0"]]},"page":"1-10","title":"Analisis Pengaruh Karakteristik Pekerjaan, Job Insecurity, Dan Keadilan Prosedural Terhadap Komitmen Kerja Karyawan Kontrak Badan Usahamilik Negara Di Kota Padang","type":"article-journal"},"uris":["http://www.mendeley.com/documents/?uuid=106fddfc-724b-4761-ad5e-111025847620"]}],"mendeley":{"formattedCitation":"(Harahap &amp; Herri, n.d.)","plainTextFormattedCitation":"(Harahap &amp; Herri, n.d.)","previouslyFormattedCitation":"(Harahap &amp; Herri, n.d.)"},"properties":{"noteIndex":0},"schema":"https://github.com/citation-style-language/schema/raw/master/csl-citation.json"}</w:instrText>
      </w:r>
      <w:r w:rsidR="005C1065">
        <w:rPr>
          <w:rFonts w:ascii="TimesNewRomanPSMT" w:hAnsi="TimesNewRomanPSMT"/>
          <w:color w:val="000000"/>
        </w:rPr>
        <w:fldChar w:fldCharType="separate"/>
      </w:r>
      <w:r w:rsidRPr="00C60C0C">
        <w:rPr>
          <w:rFonts w:ascii="TimesNewRomanPSMT" w:hAnsi="TimesNewRomanPSMT"/>
          <w:noProof/>
          <w:color w:val="000000"/>
        </w:rPr>
        <w:t>(Harahap &amp; Herri, n.d.)</w:t>
      </w:r>
      <w:r w:rsidR="005C1065">
        <w:rPr>
          <w:rFonts w:ascii="TimesNewRomanPSMT" w:hAnsi="TimesNewRomanPSMT"/>
          <w:color w:val="000000"/>
        </w:rPr>
        <w:fldChar w:fldCharType="end"/>
      </w:r>
      <w:r w:rsidRPr="00C60C0C">
        <w:rPr>
          <w:rFonts w:ascii="TimesNewRomanPSMT" w:hAnsi="TimesNewRomanPSMT"/>
          <w:color w:val="000000"/>
        </w:rPr>
        <w:t>, ketidakamanan kerja merupakan situasi di mana kondisi pekerjaan tidak stabil dan lingkungan kerja dipenuhi dengan ketidakpastian serta perubahan, yang membuat karyawan merasa tidak berdaya dan bingung mengenai kepastian pekerjaan mereka. Namun, bagi karyawan yang merasa mampu menghadapi tingkat ketidaknyamanan tersebut, ancaman yang ditimbulkan oleh organisasi tidak akan membuat mereka merasa cemas.Ketidakamanan kerja muncul akibat meningkatnya jumlah jenis pekerjaan sementara atau kontrak. Semakin banyak variasi pekerjaan yang tersedia, semakin banyak pula karyawan yang akan merasakan ketidakamanan dalam pekerjaan mereka</w:t>
      </w:r>
      <w:r w:rsidR="005C1065">
        <w:rPr>
          <w:rFonts w:ascii="TimesNewRomanPSMT" w:hAnsi="TimesNewRomanPSMT"/>
          <w:color w:val="000000"/>
        </w:rPr>
        <w:fldChar w:fldCharType="begin" w:fldLock="1"/>
      </w:r>
      <w:r>
        <w:rPr>
          <w:rFonts w:ascii="TimesNewRomanPSMT" w:hAnsi="TimesNewRomanPSMT"/>
          <w:color w:val="000000"/>
        </w:rPr>
        <w:instrText>ADDIN CSL_CITATION {"citationItems":[{"id":"ITEM-1","itemData":{"DOI":"10.33050/tmj.v6i2.1753","ISSN":"2620-3383","abstract":"Karyawan di negara maju banyak yang mengalami rasa tidak aman akibat ketidakstabilan terhadap status kepegawaian mereka. Penelitian ini bertujuan menguji pengaruh job insecurity terhadap kinerja karyawan dengan variabel intervening kepuasan kerja. Kebaharuan penelitian ini karena masih sedikit yang memperhatikan masalah job insecurity pada tenaga kerja yang berstatus kontrak di perusahaan. Permasalahan penelitian dibatasi pada pengaruh job insecurity terhadap kinerja karyawan kontrak dengan kepuasan kerja sebagai intervening. Penelitian ini dilakukan pada PT XYZ dengan unit sampel diambil dari karyawan kontrak berjumlah 54 orang. Data penelitian diperoleh dengan penyebaran kuesioner yang selanjutnya dianalisa menggunakan metode SEM-PLS. Job insecurity berpengaruh negatif signifikan terhadap kepuasan kerja. Kepuasan kerja berpengaruh positif signifikan terhadap kinerja karyawan. Penelitian ini membuktikan kepuasan kerja menjadi variabel intervening yang memediasi pengaruh tidak langsung job insecurity terhadap kinerja karyawan.","author":[{"dropping-particle":"","family":"Amin","given":"Rahmat","non-dropping-particle":"Al","parse-names":false,"suffix":""},{"dropping-particle":"","family":"Pancasasti","given":"Ranti","non-dropping-particle":"","parse-names":false,"suffix":""}],"container-title":"Technomedia Journal","id":"ITEM-1","issue":"2","issued":{"date-parts":[["2021"]]},"page":"176-187","title":"Pengaruh Job Insecurity Terhadap Kinerja Karyawan Dengan Kepuasan Kerja Sebagai Variabel Intervering","type":"article-journal","volume":"6"},"uris":["http://www.mendeley.com/documents/?uuid=e946efda-106c-4d4a-8c6f-5346b61414c1"]}],"mendeley":{"formattedCitation":"(Al Amin &amp; Pancasasti, 2021)","plainTextFormattedCitation":"(Al Amin &amp; Pancasasti, 2021)","previouslyFormattedCitation":"(Al Amin &amp; Pancasasti, 2021)"},"properties":{"noteIndex":0},"schema":"https://github.com/citation-style-language/schema/raw/master/csl-citation.json"}</w:instrText>
      </w:r>
      <w:r w:rsidR="005C1065">
        <w:rPr>
          <w:rFonts w:ascii="TimesNewRomanPSMT" w:hAnsi="TimesNewRomanPSMT"/>
          <w:color w:val="000000"/>
        </w:rPr>
        <w:fldChar w:fldCharType="separate"/>
      </w:r>
      <w:r w:rsidRPr="00BC1C2C">
        <w:rPr>
          <w:rFonts w:ascii="TimesNewRomanPSMT" w:hAnsi="TimesNewRomanPSMT"/>
          <w:noProof/>
          <w:color w:val="000000"/>
        </w:rPr>
        <w:t>(Al Amin &amp; Pancasasti, 2021)</w:t>
      </w:r>
      <w:r w:rsidR="005C1065">
        <w:rPr>
          <w:rFonts w:ascii="TimesNewRomanPSMT" w:hAnsi="TimesNewRomanPSMT"/>
          <w:color w:val="000000"/>
        </w:rPr>
        <w:fldChar w:fldCharType="end"/>
      </w:r>
      <w:r w:rsidRPr="00C60C0C">
        <w:rPr>
          <w:rFonts w:ascii="TimesNewRomanPSMT" w:hAnsi="TimesNewRomanPSMT"/>
          <w:color w:val="000000"/>
        </w:rPr>
        <w:t>.</w:t>
      </w:r>
    </w:p>
    <w:p w:rsidR="0073234B" w:rsidRDefault="0073234B" w:rsidP="0073234B">
      <w:pPr>
        <w:spacing w:after="0"/>
        <w:ind w:firstLine="720"/>
        <w:rPr>
          <w:rFonts w:ascii="TimesNewRomanPSMT" w:hAnsi="TimesNewRomanPSMT"/>
          <w:color w:val="000000"/>
        </w:rPr>
      </w:pPr>
      <w:r w:rsidRPr="00C60C0C">
        <w:rPr>
          <w:rFonts w:ascii="TimesNewRomanPSMT" w:hAnsi="TimesNewRomanPSMT"/>
          <w:color w:val="000000"/>
        </w:rPr>
        <w:t xml:space="preserve">Semakin berkurangnya ketidakamanan yang dialami oleh karyawan, semakin tinggi pula kinerja yang dapat mereka tunjukkan. </w:t>
      </w:r>
      <w:r w:rsidRPr="005E2F96">
        <w:rPr>
          <w:rFonts w:cs="Times New Roman"/>
        </w:rPr>
        <w:t>Di sisi lain, apabila rasa tidak pasti terhadap pekerjaan semakin besar dirasakan oleh karyawan, maka produktivitas mereka pun cenderung mengalami penurunan</w:t>
      </w:r>
      <w:r w:rsidR="005C1065">
        <w:rPr>
          <w:rFonts w:ascii="TimesNewRomanPSMT" w:hAnsi="TimesNewRomanPSMT"/>
          <w:color w:val="000000"/>
        </w:rPr>
        <w:fldChar w:fldCharType="begin" w:fldLock="1"/>
      </w:r>
      <w:r>
        <w:rPr>
          <w:rFonts w:ascii="TimesNewRomanPSMT" w:hAnsi="TimesNewRomanPSMT"/>
          <w:color w:val="000000"/>
        </w:rPr>
        <w:instrText>ADDIN CSL_CITATION {"citationItems":[{"id":"ITEM-1","itemData":{"abstract":"With an uncertain work environment, and can change considering the Covid19 pandemic has lasted until now, making employees feel confused, worried and afraid and feel insecure while working (Job Insecurity), whether there will be layoffs, salary cuts, opportunities for promotions as well. still uncertain. In addition, employees may also experience work stress, due to the uncertainty of the work environment, workloads that are more than usual, changing work systems, then stress that is influenced by job insecurity felt by employees, resulting in stressed and decreased employee performance which will later lead to a decrease in employee performance. affect the company itself. In this study using quantitative research type of explanatory research, the sample used is all employees of Gets Hotel Malang as many as 50 employees, data collection techniques carried out by researchers are through observation and questionnaires.","author":[{"dropping-particle":"","family":"Hasna</w:instrText>
      </w:r>
      <w:r>
        <w:rPr>
          <w:rFonts w:ascii="TimesNewRomanPSMT" w:hAnsi="TimesNewRomanPSMT" w:hint="eastAsia"/>
          <w:color w:val="000000"/>
        </w:rPr>
        <w:instrText>’</w:instrText>
      </w:r>
      <w:r>
        <w:rPr>
          <w:rFonts w:ascii="TimesNewRomanPSMT" w:hAnsi="TimesNewRomanPSMT"/>
          <w:color w:val="000000"/>
        </w:rPr>
        <w:instrText>ni","given":"Hazimah","non-dropping-particle":"","parse-names":false,"suffix":""},{"dropping-particle":"","family":"Setiani","given":"","non-dropping-particle":"","parse-names":false,"suffix":""}],"container-title":"Jurnal Ekonomi dan Bisnis,","id":"ITEM-1","issue":"2","issued":{"date-parts":[["2022"]]},"page":"111-119","title":"Pengaruh Job Insecurity Dan Stress Kerja Dengan Lingkungan Kerja Sebagai Variabel Intervening Terhadap Kinerja Karyawan Pada Masa Pandemi Covid 19","type":"article-journal","volume":"10"},"uris":["http://www.mendeley.com/documents/?uuid=85b518f7-1aa9-456e-bf68-9b430ff3afc2"]}],"mendeley":{"formattedCitation":"(Hasna</w:instrText>
      </w:r>
      <w:r>
        <w:rPr>
          <w:rFonts w:ascii="TimesNewRomanPSMT" w:hAnsi="TimesNewRomanPSMT" w:hint="eastAsia"/>
          <w:color w:val="000000"/>
        </w:rPr>
        <w:instrText>’</w:instrText>
      </w:r>
      <w:r>
        <w:rPr>
          <w:rFonts w:ascii="TimesNewRomanPSMT" w:hAnsi="TimesNewRomanPSMT"/>
          <w:color w:val="000000"/>
        </w:rPr>
        <w:instrText>ni &amp; Setiani, 2022)","plainTextFormattedCitation":"(Hasna</w:instrText>
      </w:r>
      <w:r>
        <w:rPr>
          <w:rFonts w:ascii="TimesNewRomanPSMT" w:hAnsi="TimesNewRomanPSMT" w:hint="eastAsia"/>
          <w:color w:val="000000"/>
        </w:rPr>
        <w:instrText>’</w:instrText>
      </w:r>
      <w:r>
        <w:rPr>
          <w:rFonts w:ascii="TimesNewRomanPSMT" w:hAnsi="TimesNewRomanPSMT"/>
          <w:color w:val="000000"/>
        </w:rPr>
        <w:instrText>ni &amp; Setiani, 2022)","previouslyFormattedCitation":"(Hasna</w:instrText>
      </w:r>
      <w:r>
        <w:rPr>
          <w:rFonts w:ascii="TimesNewRomanPSMT" w:hAnsi="TimesNewRomanPSMT" w:hint="eastAsia"/>
          <w:color w:val="000000"/>
        </w:rPr>
        <w:instrText>’</w:instrText>
      </w:r>
      <w:r>
        <w:rPr>
          <w:rFonts w:ascii="TimesNewRomanPSMT" w:hAnsi="TimesNewRomanPSMT"/>
          <w:color w:val="000000"/>
        </w:rPr>
        <w:instrText>ni &amp; Setiani, 2022)"},"properties":{"noteIndex":0},"schema":"https://github.com/citation-style-language/schema/raw/master/csl-citation.json"}</w:instrText>
      </w:r>
      <w:r w:rsidR="005C1065">
        <w:rPr>
          <w:rFonts w:ascii="TimesNewRomanPSMT" w:hAnsi="TimesNewRomanPSMT"/>
          <w:color w:val="000000"/>
        </w:rPr>
        <w:fldChar w:fldCharType="separate"/>
      </w:r>
      <w:r w:rsidRPr="00BC1C2C">
        <w:rPr>
          <w:rFonts w:ascii="TimesNewRomanPSMT" w:hAnsi="TimesNewRomanPSMT"/>
          <w:noProof/>
          <w:color w:val="000000"/>
        </w:rPr>
        <w:t>(Hasna</w:t>
      </w:r>
      <w:r w:rsidRPr="00BC1C2C">
        <w:rPr>
          <w:rFonts w:ascii="TimesNewRomanPSMT" w:hAnsi="TimesNewRomanPSMT" w:hint="eastAsia"/>
          <w:noProof/>
          <w:color w:val="000000"/>
        </w:rPr>
        <w:t>’</w:t>
      </w:r>
      <w:r w:rsidRPr="00BC1C2C">
        <w:rPr>
          <w:rFonts w:ascii="TimesNewRomanPSMT" w:hAnsi="TimesNewRomanPSMT"/>
          <w:noProof/>
          <w:color w:val="000000"/>
        </w:rPr>
        <w:t xml:space="preserve">ni &amp; Setiani, </w:t>
      </w:r>
      <w:r w:rsidRPr="00BC1C2C">
        <w:rPr>
          <w:rFonts w:ascii="TimesNewRomanPSMT" w:hAnsi="TimesNewRomanPSMT"/>
          <w:noProof/>
          <w:color w:val="000000"/>
        </w:rPr>
        <w:lastRenderedPageBreak/>
        <w:t>2022)</w:t>
      </w:r>
      <w:r w:rsidR="005C1065">
        <w:rPr>
          <w:rFonts w:ascii="TimesNewRomanPSMT" w:hAnsi="TimesNewRomanPSMT"/>
          <w:color w:val="000000"/>
        </w:rPr>
        <w:fldChar w:fldCharType="end"/>
      </w:r>
      <w:r w:rsidRPr="00C60C0C">
        <w:rPr>
          <w:rFonts w:ascii="TimesNewRomanPSMT" w:hAnsi="TimesNewRomanPSMT"/>
          <w:color w:val="000000"/>
        </w:rPr>
        <w:t>.</w:t>
      </w:r>
      <w:r w:rsidRPr="005E2F96">
        <w:rPr>
          <w:rFonts w:ascii="TimesNewRomanPSMT" w:hAnsi="TimesNewRomanPSMT"/>
          <w:color w:val="000000"/>
        </w:rPr>
        <w:t>Menurut penelitian yang dilakukan oleh</w:t>
      </w:r>
      <w:r w:rsidR="005C1065">
        <w:rPr>
          <w:rFonts w:ascii="TimesNewRomanPSMT" w:hAnsi="TimesNewRomanPSMT"/>
          <w:color w:val="000000"/>
        </w:rPr>
        <w:fldChar w:fldCharType="begin" w:fldLock="1"/>
      </w:r>
      <w:r>
        <w:rPr>
          <w:rFonts w:ascii="TimesNewRomanPSMT" w:hAnsi="TimesNewRomanPSMT"/>
          <w:color w:val="000000"/>
        </w:rPr>
        <w:instrText>ADDIN CSL_CITATION {"citationItems":[{"id":"ITEM-1","itemData":{"abstract":"Penelitian ini bertujuan untuk mengetahui: (1) pengaruh Perceived Organizational Support terhadap Kinerja karyawan pada PT. Damai Jaya Lestari. (2) pengaruh Job Insecurity terhadap Kinerja karyawan pada PT. Damai Jaya Lestari. Penelitian ini merupakan model penelitian Explanatory Research dengan pendekatan kuantitatif. Pengumpulan data menggunakan Studi Pustaka, penyebaran kuesioner dan wawancara. Populasi dalam penelitian ini yaitu pegawai kontrak, karyawan lapangan dan pekerja jasa sementara kontrak di PT. Damai Jaya Lestari yang berjumlah 45 orang karyawan. Penentuan ukuran sampel menggunakan metode sensus yaitu mengambil seluruh populasi sebagai sampel penelitian, sehingga sampel dalam penelitian ini berjumlah 45 orang. Pengujian instrument penelitian menggunkana uji validitas dan reliabilitas dengan SPSS 22.0. Teknik analisis data yang digunakan dalam penelitian ini adalah Structural Equation Modeling (SEM) berbasis Partial Least Square (PLS) dengan menggunakan aplikasi Smart-PLS 4.0. Berdasarkan hasil penelitian diketahui bahwa terdapat pengaruh positif dan singnifikan antara variabel Perceived Organizational Support terhadap Kinerja. Sedangkan variabel Job Insecurity memberikan pengaruh negatif dan signifikan terhadap Kinerja.","author":[{"dropping-particle":"","family":"Neysyah","given":"St Nuryasmin","non-dropping-particle":"","parse-names":false,"suffix":""},{"dropping-particle":"","family":"Suwarto","given":"H","non-dropping-particle":"","parse-names":false,"suffix":""},{"dropping-particle":"","family":"Kumalasari","given":"Fitri","non-dropping-particle":"","parse-names":false,"suffix":""}],"container-title":"Jurnal Akuntansi Keuangan dan Bisnis","id":"ITEM-1","issue":"02","issued":{"date-parts":[["2023"]]},"page":"213-221","title":"Pengaruh Perceived Organizational Support dan Job Insecurity terhadap Kinerja Karyawan (Studi Pada PT. Damai Jaya Lestari Kec. Polinggona Kab. Kolaka)","type":"article-journal","volume":"01"},"uris":["http://www.mendeley.com/documents/?uuid=9252c46d-c309-428f-8664-849dbe4ebbf8"]}],"mendeley":{"formattedCitation":"(Neysyah et al., 2023)","plainTextFormattedCitation":"(Neysyah et al., 2023)","previouslyFormattedCitation":"(Neysyah et al., 2023)"},"properties":{"noteIndex":0},"schema":"https://github.com/citation-style-language/schema/raw/master/csl-citation.json"}</w:instrText>
      </w:r>
      <w:r w:rsidR="005C1065">
        <w:rPr>
          <w:rFonts w:ascii="TimesNewRomanPSMT" w:hAnsi="TimesNewRomanPSMT"/>
          <w:color w:val="000000"/>
        </w:rPr>
        <w:fldChar w:fldCharType="separate"/>
      </w:r>
      <w:r w:rsidRPr="00BC1C2C">
        <w:rPr>
          <w:rFonts w:ascii="TimesNewRomanPSMT" w:hAnsi="TimesNewRomanPSMT"/>
          <w:noProof/>
          <w:color w:val="000000"/>
        </w:rPr>
        <w:t>(Neysyah et al., 2023)</w:t>
      </w:r>
      <w:r w:rsidR="005C1065">
        <w:rPr>
          <w:rFonts w:ascii="TimesNewRomanPSMT" w:hAnsi="TimesNewRomanPSMT"/>
          <w:color w:val="000000"/>
        </w:rPr>
        <w:fldChar w:fldCharType="end"/>
      </w:r>
      <w:r w:rsidRPr="00C60C0C">
        <w:rPr>
          <w:rFonts w:ascii="TimesNewRomanPSMT" w:hAnsi="TimesNewRomanPSMT"/>
          <w:color w:val="000000"/>
        </w:rPr>
        <w:t xml:space="preserve">, </w:t>
      </w:r>
      <w:r w:rsidRPr="005E2F96">
        <w:rPr>
          <w:rFonts w:ascii="TimesNewRomanPSMT" w:hAnsi="TimesNewRomanPSMT"/>
          <w:color w:val="000000"/>
        </w:rPr>
        <w:t>ditemukan bahwa perasaan tidak aman dalam pekerjaan berdampak negatif terhadap kinerja.</w:t>
      </w:r>
      <w:r w:rsidRPr="00C60C0C">
        <w:rPr>
          <w:rFonts w:ascii="TimesNewRomanPSMT" w:hAnsi="TimesNewRomanPSMT"/>
          <w:color w:val="000000"/>
        </w:rPr>
        <w:t>Kekhawatiran dan ketidakpastian mengenai status pekerjaan atau kontrak dapat menimbulkan stres di lingkungan kerja, yang pada gilirannya dapat merugikan kinerja karyawan</w:t>
      </w:r>
      <w:r w:rsidRPr="001217F3">
        <w:rPr>
          <w:rFonts w:ascii="TimesNewRomanPSMT" w:hAnsi="TimesNewRomanPSMT"/>
          <w:i/>
          <w:iCs/>
          <w:color w:val="000000"/>
        </w:rPr>
        <w:t>. Job insecurity</w:t>
      </w:r>
      <w:r w:rsidRPr="00C60C0C">
        <w:rPr>
          <w:rFonts w:ascii="TimesNewRomanPSMT" w:hAnsi="TimesNewRomanPSMT"/>
          <w:color w:val="000000"/>
        </w:rPr>
        <w:t xml:space="preserve"> memiliki kaitan erat dengan emosi dan perasaan karyawan di tempat kerja, terutama karena ketidakpastian terhadap status atau kontrak pekerjaan mereka.Ketidakstabilan emosional yang ditimbulkan oleh ketidakamanan kerja dapat berdampak negatif pada kinerja karyawan. Sebaliknya, jika tingkat </w:t>
      </w:r>
      <w:r w:rsidRPr="001217F3">
        <w:rPr>
          <w:rFonts w:ascii="TimesNewRomanPSMT" w:hAnsi="TimesNewRomanPSMT"/>
          <w:i/>
          <w:iCs/>
          <w:color w:val="000000"/>
        </w:rPr>
        <w:t>job insecurity</w:t>
      </w:r>
      <w:r w:rsidRPr="00C60C0C">
        <w:rPr>
          <w:rFonts w:ascii="TimesNewRomanPSMT" w:hAnsi="TimesNewRomanPSMT"/>
          <w:color w:val="000000"/>
        </w:rPr>
        <w:t xml:space="preserve"> di perusahaan rendah, kinerja karyawan cenderung meningkat. </w:t>
      </w:r>
      <w:r w:rsidRPr="003B2AFB">
        <w:rPr>
          <w:rFonts w:ascii="TimesNewRomanPSMT" w:hAnsi="TimesNewRomanPSMT"/>
          <w:color w:val="000000"/>
        </w:rPr>
        <w:t xml:space="preserve">Studi yang dilakukan oleh </w:t>
      </w:r>
      <w:r w:rsidR="005C1065">
        <w:rPr>
          <w:rFonts w:ascii="TimesNewRomanPSMT" w:hAnsi="TimesNewRomanPSMT"/>
          <w:color w:val="000000"/>
        </w:rPr>
        <w:fldChar w:fldCharType="begin" w:fldLock="1"/>
      </w:r>
      <w:r>
        <w:rPr>
          <w:rFonts w:ascii="TimesNewRomanPSMT" w:hAnsi="TimesNewRomanPSMT"/>
          <w:color w:val="000000"/>
        </w:rPr>
        <w:instrText>ADDIN CSL_CITATION {"citationItems":[{"id":"ITEM-1","itemData":{"DOI":"10.32493/pekobis.v2i3.p1-15.661","ISSN":"2503-5142","abstract":"ABSTRAK</w:instrText>
      </w:r>
      <w:r>
        <w:rPr>
          <w:rFonts w:ascii="TimesNewRomanPSMT" w:hAnsi="TimesNewRomanPSMT" w:hint="eastAsia"/>
          <w:color w:val="000000"/>
        </w:rPr>
        <w:instrText> </w:instrText>
      </w:r>
      <w:r>
        <w:rPr>
          <w:rFonts w:ascii="TimesNewRomanPSMT" w:hAnsi="TimesNewRomanPSMT"/>
          <w:color w:val="000000"/>
        </w:rPr>
        <w:instrText>Tujuan dari penelitian ini adalah menganalisis pengaruh iklim organisasi, ketidakamanan kerja dan perasaan ingin berpindah terhadap kinerja karyawan PT Serasi Autoraya cabang bandung.Variabel penelitian terdiri dari variabel independen atau variabel bebas (X) adalah Iklim organisasi (X1), Job Insecurity (X2) Turnover Intention (X3)</w:instrText>
      </w:r>
      <w:r>
        <w:rPr>
          <w:rFonts w:ascii="TimesNewRomanPSMT" w:hAnsi="TimesNewRomanPSMT" w:hint="eastAsia"/>
          <w:color w:val="000000"/>
        </w:rPr>
        <w:instrText> </w:instrText>
      </w:r>
      <w:r>
        <w:rPr>
          <w:rFonts w:ascii="TimesNewRomanPSMT" w:hAnsi="TimesNewRomanPSMT"/>
          <w:color w:val="000000"/>
        </w:rPr>
        <w:instrText xml:space="preserve"> sedangkan variabel dependen atau variabel terikat (Y) adalah Kinerja Karyawan. Skala pengukuran yang digunakan adalah skala 1-5 dengan 5 kategori. Teknik analisis data yang digunakan dalam penelitian ini adalah deskriptif dan uji regresi linier berganda.Hasil penelitian menunjukkan besar kontribusi variabel bebas terhadap variabel terikat diperoleh nilai Adjusted R Square sebesar 49,6%. Besaran pengaruh parsial iklim organisasi terhadap kinerja adalah sebesar 2,590. Besaran pengaruh parsial job insecurity terhadap kinerja adalah sebesar 2,478. Besaran pengaruh parsial turnover intention terhadap kinerja adalah 4,951. Semua variabel berpengaruh positif dan signifikan di mana nilai thitung &gt; ttabel (1,99). Terdapat pengaruh signifikan iklim organisasi, job insecurity, turnover intention terhadap kinerja dengan nilai F-test sebesar 27,889 dengan signifikansi 0.000.</w:instrText>
      </w:r>
      <w:r>
        <w:rPr>
          <w:rFonts w:ascii="TimesNewRomanPSMT" w:hAnsi="TimesNewRomanPSMT" w:hint="eastAsia"/>
          <w:color w:val="000000"/>
        </w:rPr>
        <w:instrText> </w:instrText>
      </w:r>
      <w:r>
        <w:rPr>
          <w:rFonts w:ascii="TimesNewRomanPSMT" w:hAnsi="TimesNewRomanPSMT"/>
          <w:color w:val="000000"/>
        </w:rPr>
        <w:instrText xml:space="preserve">Kata kunci: </w:instrText>
      </w:r>
      <w:r>
        <w:rPr>
          <w:rFonts w:ascii="TimesNewRomanPSMT" w:hAnsi="TimesNewRomanPSMT" w:hint="eastAsia"/>
          <w:color w:val="000000"/>
        </w:rPr>
        <w:instrText>   </w:instrText>
      </w:r>
      <w:r>
        <w:rPr>
          <w:rFonts w:ascii="TimesNewRomanPSMT" w:hAnsi="TimesNewRomanPSMT"/>
          <w:color w:val="000000"/>
        </w:rPr>
        <w:instrText xml:space="preserve"> Iklim Organisasi, Job Insecurity, Turnover Intention, Kinerja Karyawan.","author":[{"dropping-particle":"","family":"Barsah","given":"Akhmar -","non-dropping-particle":"","parse-names":false,"suffix":""}],"container-title":"Pekobis : Jurnal Pendidikan, Ekonomi, dan Bisnis","id":"ITEM-1","issue":"3","issued":{"date-parts":[["2017"]]},"page":"1","title":"PENGARUH IKLIM ORGANISASI, JOB INSECURITY dan TURNOVER INTENTION TERHADAP KINERJA KARYAWAN (Studi pada PT Serasi Autoraya Bandung)","type":"article-journal","volume":"2"},"uris":["http://www.mendeley.com/documents/?uuid=2bffae4b-2cfa-4951-ae6f-3436f77fb0be"]}],"mendeley":{"formattedCitation":"(Barsah, 2017)","plainTextFormattedCitation":"(Barsah, 2017)","previouslyFormattedCitation":"(Barsah, 2017)"},"properties":{"noteIndex":0},"schema":"https://github.com/citation-style-language/schema/raw/master/csl-citation.json"}</w:instrText>
      </w:r>
      <w:r w:rsidR="005C1065">
        <w:rPr>
          <w:rFonts w:ascii="TimesNewRomanPSMT" w:hAnsi="TimesNewRomanPSMT"/>
          <w:color w:val="000000"/>
        </w:rPr>
        <w:fldChar w:fldCharType="separate"/>
      </w:r>
      <w:r w:rsidRPr="00BC1C2C">
        <w:rPr>
          <w:rFonts w:ascii="TimesNewRomanPSMT" w:hAnsi="TimesNewRomanPSMT"/>
          <w:noProof/>
          <w:color w:val="000000"/>
        </w:rPr>
        <w:t>(Barsah, 2017)</w:t>
      </w:r>
      <w:r w:rsidR="005C1065">
        <w:rPr>
          <w:rFonts w:ascii="TimesNewRomanPSMT" w:hAnsi="TimesNewRomanPSMT"/>
          <w:color w:val="000000"/>
        </w:rPr>
        <w:fldChar w:fldCharType="end"/>
      </w:r>
      <w:r w:rsidRPr="003B2AFB">
        <w:rPr>
          <w:rFonts w:ascii="TimesNewRomanPSMT" w:hAnsi="TimesNewRomanPSMT"/>
          <w:color w:val="000000"/>
        </w:rPr>
        <w:t>mengungkapkan bahwa rasa tidak aman dalam pekerjaan memberikan pengaruh signifikan terhadap performa karyawan.</w:t>
      </w:r>
    </w:p>
    <w:p w:rsidR="0073234B" w:rsidRPr="00610555" w:rsidRDefault="0073234B" w:rsidP="0073234B">
      <w:pPr>
        <w:spacing w:after="0"/>
        <w:rPr>
          <w:b/>
          <w:bCs/>
        </w:rPr>
      </w:pPr>
      <w:r w:rsidRPr="00610555">
        <w:rPr>
          <w:b/>
          <w:bCs/>
        </w:rPr>
        <w:t>2.3.2 Karakteristik Pekerjaan Berpengaruh Terhadap Kinerja Karyawan</w:t>
      </w:r>
    </w:p>
    <w:p w:rsidR="0073234B" w:rsidRPr="00ED243B" w:rsidRDefault="0073234B" w:rsidP="0073234B">
      <w:pPr>
        <w:spacing w:after="0"/>
        <w:ind w:firstLine="720"/>
        <w:rPr>
          <w:rFonts w:ascii="TimesNewRomanPSMT" w:hAnsi="TimesNewRomanPSMT"/>
          <w:color w:val="000000"/>
        </w:rPr>
      </w:pPr>
      <w:r w:rsidRPr="00ED243B">
        <w:rPr>
          <w:rFonts w:ascii="TimesNewRomanPSMT" w:hAnsi="TimesNewRomanPSMT"/>
          <w:color w:val="000000"/>
        </w:rPr>
        <w:t>Dalam mencapai kinerja optimal, penting untuk memahami karakteristik pekerjaan yang ada di dalam suatu perusahaan. Karakteristik pekerjaan ini merupakan dasar yang mendukung produktivitas dalam suatu organisasi. Selain itu, karakteristik tersebut juga berkaitan erat dengan keterampilan yang dimiliki oleh karyawan dalam melaksanakan tugasnya. Umpan balik yang diterima oleh karyawan memainkan peranan penting dalam memengaruhi kinerja mereka, baik dalam konteks pekerjaan maupun dalam berorganisasi</w:t>
      </w:r>
      <w:r w:rsidR="005C1065">
        <w:rPr>
          <w:rFonts w:ascii="TimesNewRomanPSMT" w:hAnsi="TimesNewRomanPSMT"/>
          <w:color w:val="000000"/>
        </w:rPr>
        <w:fldChar w:fldCharType="begin" w:fldLock="1"/>
      </w:r>
      <w:r>
        <w:rPr>
          <w:rFonts w:ascii="TimesNewRomanPSMT" w:hAnsi="TimesNewRomanPSMT"/>
          <w:color w:val="000000"/>
        </w:rPr>
        <w:instrText>ADDIN CSL_CITATION {"citationItems":[{"id":"ITEM-1","itemData":{"ISSN":"2356-2439, 2685-2446","abstract":"Riset ini dilaksanakan untuk melihat pengaruh ukuran perusahaan klien, pergantian manajemen, kualitas audit, opini audit, financial distress, serta fee audit terhadap auditor switching. Variabel dependen pada riset ini ialah auditor switching dan variabel indpendennya ialah ukuran perusahaan klien, pergantian manajemen, kualitas audit, opini audit, financial distress, serta fee audit. Riset ini ialah penelitian kuantitatif. Populasi pada riset ini adalah perusahaan yang tercatat di BEI periode 2015-2019. Teknik pengambilan sampel memakai teknik purposive sampling. Riset ini mempunyai 120 sampel dari 24 perusahaan. Jenis data yang dipakai ialah sekunder yang diambil dari laporan keuangan perusahaan. Metode analisis yang dipakai pada riset ini ialah regresi logistik. Hasil analisis dalam riset ini memperlihatkan bahwasanya variabel opini audit mempengaruhi auditor switching. Sementara ukuran perusahaan klien, pergantian manajemen, kualitas audit, financial distress, serta fee audit tidak mempengaruhi auditor switching. Nilai ( ) pada riset ini sebanyak 26 persen sementara selebihnya diterangkan oleh variabel lain di luar riset ini.","author":[{"dropping-particle":"","family":"Muhammad","given":"S","non-dropping-particle":"","parse-names":false,"suffix":""},{"dropping-particle":"","family":"Suprihono","given":"S","non-dropping-particle":"","parse-names":false,"suffix":""}],"container-title":"Jurnal Ekonomika dan Bisnis","id":"ITEM-1","issue":"2","issued":{"date-parts":[["2021"]]},"page":"83-102","title":"Pengaruh Kompensasi dan Karakteristik Pekerjaan, Terhadap Kinerja Karyawan Qonita Batik and Boutique Pekalongan","type":"article-journal","volume":"8"},"uris":["http://www.mendeley.com/documents/?uuid=94fb6c1b-07c5-435d-a0f8-edf1e2abea8a"]}],"mendeley":{"formattedCitation":"(Muhammad &amp; Suprihono, 2021)","plainTextFormattedCitation":"(Muhammad &amp; Suprihono, 2021)","previouslyFormattedCitation":"(Muhammad &amp; Suprihono, 2021)"},"properties":{"noteIndex":0},"schema":"https://github.com/citation-style-language/schema/raw/master/csl-citation.json"}</w:instrText>
      </w:r>
      <w:r w:rsidR="005C1065">
        <w:rPr>
          <w:rFonts w:ascii="TimesNewRomanPSMT" w:hAnsi="TimesNewRomanPSMT"/>
          <w:color w:val="000000"/>
        </w:rPr>
        <w:fldChar w:fldCharType="separate"/>
      </w:r>
      <w:r w:rsidRPr="00ED243B">
        <w:rPr>
          <w:rFonts w:ascii="TimesNewRomanPSMT" w:hAnsi="TimesNewRomanPSMT"/>
          <w:noProof/>
          <w:color w:val="000000"/>
        </w:rPr>
        <w:t>(Muhammad &amp; Suprihono, 2021)</w:t>
      </w:r>
      <w:r w:rsidR="005C1065">
        <w:rPr>
          <w:rFonts w:ascii="TimesNewRomanPSMT" w:hAnsi="TimesNewRomanPSMT"/>
          <w:color w:val="000000"/>
        </w:rPr>
        <w:fldChar w:fldCharType="end"/>
      </w:r>
      <w:r w:rsidRPr="00ED243B">
        <w:rPr>
          <w:rFonts w:ascii="TimesNewRomanPSMT" w:hAnsi="TimesNewRomanPSMT"/>
          <w:color w:val="000000"/>
        </w:rPr>
        <w:t>.Karakteristik pekerjaan memiliki dampak positif dalam meningkatkan kinerja karyawan.</w:t>
      </w:r>
      <w:r w:rsidRPr="003B2AFB">
        <w:rPr>
          <w:rFonts w:ascii="TimesNewRomanPSMT" w:hAnsi="TimesNewRomanPSMT"/>
          <w:color w:val="000000"/>
        </w:rPr>
        <w:t xml:space="preserve">Oleh karena itu, para manajer di perusahaan dan organisasi harus menerapkan strategi yang efektif untuk menciptakan dan memperbaiki </w:t>
      </w:r>
      <w:r w:rsidRPr="003B2AFB">
        <w:rPr>
          <w:rFonts w:ascii="TimesNewRomanPSMT" w:hAnsi="TimesNewRomanPSMT"/>
          <w:color w:val="000000"/>
        </w:rPr>
        <w:lastRenderedPageBreak/>
        <w:t>lingkungan kerja yang mendukung, sehingga dapat meningkatkan kinerja secara keseluruhan</w:t>
      </w:r>
      <w:r w:rsidR="005C1065">
        <w:rPr>
          <w:rFonts w:ascii="TimesNewRomanPSMT" w:hAnsi="TimesNewRomanPSMT"/>
          <w:color w:val="000000"/>
        </w:rPr>
        <w:fldChar w:fldCharType="begin" w:fldLock="1"/>
      </w:r>
      <w:r>
        <w:rPr>
          <w:rFonts w:ascii="TimesNewRomanPSMT" w:hAnsi="TimesNewRomanPSMT"/>
          <w:color w:val="000000"/>
        </w:rPr>
        <w:instrText>ADDIN CSL_CITATION {"citationItems":[{"id":"ITEM-1","itemData":{"DOI":"10.1108/EJTD-07-2015-0051","ISBN":"0720150051","ISSN":"20469020","abstract":"Purpose: The primary purpose of this study is to assess the predicting role of job characteristics on job performance. Dimensions in the job characteristics construct are skill variety, task identity, task significance, autonomy and feedback. Further, work involvement is tested as a mediator in the hypothesized link. Design/methodology/approach: A total of 256 public servants reported on their job characteristics and work involvement while supervisory ratings were used to assess their level of job performance. SPSS version 14 and AMOS 16 were used for statistical analyses of the data. A hypothesized structural equation model was tested to examine both direct and indirect influence of job characteristics on job performance. Findings: The findings revealed that task significance and feedback significantly influence job performance and the relationships are mediated by work involvement. Skill variety, however, has a significant and direct influence on public servants</w:instrText>
      </w:r>
      <w:r>
        <w:rPr>
          <w:rFonts w:ascii="TimesNewRomanPSMT" w:hAnsi="TimesNewRomanPSMT" w:hint="eastAsia"/>
          <w:color w:val="000000"/>
        </w:rPr>
        <w:instrText>’</w:instrText>
      </w:r>
      <w:r>
        <w:rPr>
          <w:rFonts w:ascii="TimesNewRomanPSMT" w:hAnsi="TimesNewRomanPSMT"/>
          <w:color w:val="000000"/>
        </w:rPr>
        <w:instrText xml:space="preserve"> job performance. Research limitations/implications: The research results have provided support for the key theoretical propositions. Specifically, this study has managed to substantiate some empirical evidences in partial support of the job characteristics theory. Practical implications: As for practical implication, the significant and positive impact of skill variety, task significance and feedback on job performance suggests the importance of these job characteristics dimensions in promoting high level of job performance among public servants. Originality/value: This study aims to provide additional empirical evidence in support of the job characteristics theory. The theoretical framework of this study managed to substantiate empirical evidence in partial support of the job characteristics theory.","author":[{"dropping-particle":"","family":"Johari","given":"Johanim","non-dropping-particle":"","parse-names":false,"suffix":""},{"dropping-particle":"","family":"Yahya","given":"Khulida Kirana","non-dropping-particle":"","parse-names":false,"suffix":""}],"container-title":"European Journal of Training and Development","id":"ITEM-1","issue":"7","issued":{"date-parts":[["2016"]]},"page":"554-575","title":"Job characteristics, work involvement, and job performance of public servants","type":"article-journal","volume":"40"},"uris":["http://www.mendeley.com/documents/?uuid=13318dc6-2450-4cdb-a8eb-a6dc98e9c449"]}],"mendeley":{"formattedCitation":"(Johari &amp; Yahya, 2016)","plainTextFormattedCitation":"(Johari &amp; Yahya, 2016)","previouslyFormattedCitation":"(Johari &amp; Yahya, 2016)"},"properties":{"noteIndex":0},"schema":"https://github.com/citation-style-language/schema/raw/master/csl-citation.json"}</w:instrText>
      </w:r>
      <w:r w:rsidR="005C1065">
        <w:rPr>
          <w:rFonts w:ascii="TimesNewRomanPSMT" w:hAnsi="TimesNewRomanPSMT"/>
          <w:color w:val="000000"/>
        </w:rPr>
        <w:fldChar w:fldCharType="separate"/>
      </w:r>
      <w:r w:rsidRPr="00ED243B">
        <w:rPr>
          <w:rFonts w:ascii="TimesNewRomanPSMT" w:hAnsi="TimesNewRomanPSMT"/>
          <w:noProof/>
          <w:color w:val="000000"/>
        </w:rPr>
        <w:t>(Johari &amp; Yahya, 2016)</w:t>
      </w:r>
      <w:r w:rsidR="005C1065">
        <w:rPr>
          <w:rFonts w:ascii="TimesNewRomanPSMT" w:hAnsi="TimesNewRomanPSMT"/>
          <w:color w:val="000000"/>
        </w:rPr>
        <w:fldChar w:fldCharType="end"/>
      </w:r>
      <w:r w:rsidRPr="00ED243B">
        <w:rPr>
          <w:rFonts w:ascii="TimesNewRomanPSMT" w:hAnsi="TimesNewRomanPSMT"/>
          <w:color w:val="000000"/>
        </w:rPr>
        <w:t>.</w:t>
      </w:r>
    </w:p>
    <w:p w:rsidR="0073234B" w:rsidRPr="003B2AFB" w:rsidRDefault="0073234B" w:rsidP="0073234B">
      <w:pPr>
        <w:spacing w:after="0"/>
        <w:ind w:firstLine="720"/>
        <w:rPr>
          <w:rFonts w:cs="Times New Roman"/>
          <w:color w:val="000000"/>
        </w:rPr>
      </w:pPr>
      <w:r w:rsidRPr="00ED243B">
        <w:rPr>
          <w:rFonts w:ascii="TimesNewRomanPSMT" w:hAnsi="TimesNewRomanPSMT"/>
          <w:color w:val="000000"/>
        </w:rPr>
        <w:t xml:space="preserve">Hasil penelitian </w:t>
      </w:r>
      <w:r w:rsidR="005C1065">
        <w:rPr>
          <w:rFonts w:ascii="TimesNewRomanPSMT" w:hAnsi="TimesNewRomanPSMT"/>
          <w:color w:val="000000"/>
        </w:rPr>
        <w:fldChar w:fldCharType="begin" w:fldLock="1"/>
      </w:r>
      <w:r>
        <w:rPr>
          <w:rFonts w:ascii="TimesNewRomanPSMT" w:hAnsi="TimesNewRomanPSMT"/>
          <w:color w:val="000000"/>
        </w:rPr>
        <w:instrText>ADDIN CSL_CITATION {"citationItems":[{"id":"ITEM-1","itemData":{"DOI":"10.33059/jseb.v8i2.428","ISSN":"2089-1989","abstract":"Sumber daya manusia merupakan asset yang sangat berharga dalam pencapaian tujuan sebuah perusahaan. Tidak dapat dipungkiri bahwa faktor manusia mempunyai peranan yang sangat penting dalam menjalankannya, oleh karena itu perhatian terhadap karakteristik pekerjaan dan kompetensi karyawan sangat perlu untuk meningkatkan kinerja karyawan atau pencapaian tujuan. Tujuan dari penelitian ini untuk mengetahui apakah karakteristik pekerjaan berpengaruh terhadap kinerja karyawan dan untuk mengetahui apakah kompetensi karyawan berpengaruh terhadap kinerja karyawan dengan populasi sebanyak 80 karyawan pada CV. Percetakan Fajar Mojokerto. Pengumpulan data dilakukan dengan menggunakan angket yang telah diuji validitas dan reliabilitasnya. Analisis data digunakan analisis regresi dengan bantuan program SPSS versi 23. Berdasarkan hasil analisis regresi, ditemukan bahwa: Pertama, terdapat pengaruh yang positif antara karakteristik pekerjaan terhadap kinerja karyawan.Kedua, terdapat pengaruh positif antara kompetensi karyawan terhadap kinerja karyawan. Ketiga, terdapat pengaruh yang positif antara karakteristik pekerjaan dan kompetensi karyawan terhadap kinerja karyawan","author":[{"dropping-particle":"","family":"Fatmah","given":"Dinda","non-dropping-particle":"","parse-names":false,"suffix":""}],"container-title":"Jurnal Samudra Ekonomi dan Bisnis","id":"ITEM-1","issue":"2","issued":{"date-parts":[["2017"]]},"page":"700-709","title":"Pengaruh Karakteristik Pekerjaan dan Kompetensi Karyawan terhadap Kinerja Karyawan pada CV. Percetakan Fajar Mojokerto","type":"article-journal","volume":"8"},"uris":["http://www.mendeley.com/documents/?uuid=dca86953-374e-453d-a614-b157c08ae4ab"]}],"mendeley":{"formattedCitation":"(Fatmah, 2017)","plainTextFormattedCitation":"(Fatmah, 2017)","previouslyFormattedCitation":"(Fatmah, 2017)"},"properties":{"noteIndex":0},"schema":"https://github.com/citation-style-language/schema/raw/master/csl-citation.json"}</w:instrText>
      </w:r>
      <w:r w:rsidR="005C1065">
        <w:rPr>
          <w:rFonts w:ascii="TimesNewRomanPSMT" w:hAnsi="TimesNewRomanPSMT"/>
          <w:color w:val="000000"/>
        </w:rPr>
        <w:fldChar w:fldCharType="separate"/>
      </w:r>
      <w:r w:rsidRPr="00ED243B">
        <w:rPr>
          <w:rFonts w:ascii="TimesNewRomanPSMT" w:hAnsi="TimesNewRomanPSMT"/>
          <w:noProof/>
          <w:color w:val="000000"/>
        </w:rPr>
        <w:t>(Fatmah, 2017)</w:t>
      </w:r>
      <w:r w:rsidR="005C1065">
        <w:rPr>
          <w:rFonts w:ascii="TimesNewRomanPSMT" w:hAnsi="TimesNewRomanPSMT"/>
          <w:color w:val="000000"/>
        </w:rPr>
        <w:fldChar w:fldCharType="end"/>
      </w:r>
      <w:r w:rsidRPr="00ED243B">
        <w:rPr>
          <w:rFonts w:ascii="TimesNewRomanPSMT" w:hAnsi="TimesNewRomanPSMT"/>
          <w:color w:val="000000"/>
        </w:rPr>
        <w:t>menunjukkan bahwa karyawan memiliki pemahaman yang baik mengenai bidang tugas</w:t>
      </w:r>
      <w:r>
        <w:rPr>
          <w:rFonts w:ascii="TimesNewRomanPSMT" w:hAnsi="TimesNewRomanPSMT"/>
          <w:color w:val="000000"/>
        </w:rPr>
        <w:t xml:space="preserve"> karyawan</w:t>
      </w:r>
      <w:r w:rsidRPr="00ED243B">
        <w:rPr>
          <w:rFonts w:ascii="TimesNewRomanPSMT" w:hAnsi="TimesNewRomanPSMT"/>
          <w:color w:val="000000"/>
        </w:rPr>
        <w:t>, termasuk variasi pekerjaan yang ada.</w:t>
      </w:r>
      <w:r>
        <w:rPr>
          <w:rFonts w:ascii="TimesNewRomanPSMT" w:hAnsi="TimesNewRomanPSMT"/>
          <w:color w:val="000000"/>
        </w:rPr>
        <w:t xml:space="preserve"> Karyawan </w:t>
      </w:r>
      <w:r w:rsidRPr="00ED243B">
        <w:rPr>
          <w:rFonts w:ascii="TimesNewRomanPSMT" w:hAnsi="TimesNewRomanPSMT"/>
          <w:color w:val="000000"/>
        </w:rPr>
        <w:t>juga memiliki peluang untuk memanfaatkan keahlian yang dimiliki dan memahami prosedur yang perlu diikuti. Pekerjaan yang mereka jalankan dianggap signifikan, baik untuk pihak eksternal seperti pelanggan maupun untuk kepentingan internal organisasi. Selain itu, karyawan menerima umpan balik yang konstruktif terkait dengan pelaksanaan hasil kerja</w:t>
      </w:r>
      <w:r>
        <w:rPr>
          <w:rFonts w:ascii="TimesNewRomanPSMT" w:hAnsi="TimesNewRomanPSMT"/>
          <w:color w:val="000000"/>
        </w:rPr>
        <w:t xml:space="preserve"> karyawan</w:t>
      </w:r>
      <w:r w:rsidRPr="00ED243B">
        <w:rPr>
          <w:rFonts w:ascii="TimesNewRomanPSMT" w:hAnsi="TimesNewRomanPSMT"/>
          <w:color w:val="000000"/>
        </w:rPr>
        <w:t xml:space="preserve">.Hasil penelitian ini sejalan dengan temuan Hermanto (2015) </w:t>
      </w:r>
      <w:r w:rsidR="005C1065">
        <w:rPr>
          <w:rFonts w:ascii="TimesNewRomanPSMT" w:hAnsi="TimesNewRomanPSMT"/>
          <w:color w:val="000000"/>
        </w:rPr>
        <w:fldChar w:fldCharType="begin" w:fldLock="1"/>
      </w:r>
      <w:r>
        <w:rPr>
          <w:rFonts w:ascii="TimesNewRomanPSMT" w:hAnsi="TimesNewRomanPSMT"/>
          <w:color w:val="000000"/>
        </w:rPr>
        <w:instrText>ADDIN CSL_CITATION {"citationItems":[{"id":"ITEM-1","itemData":{"author":[{"dropping-particle":"","family":"Farhan","given":"Muhammad Nur","non-dropping-particle":"","parse-names":false,"suffix":""}],"id":"ITEM-1","issued":{"date-parts":[["2021"]]},"title":"Pengaruh K3 (Keselamatan dan Kesehatan Kerja) Karakteristik Pekerjaan, dan Komitmen Organisasi Terhadap Kinerja Karyawan di PT. JASUINDO","type":"article-journal","volume":"3"},"uris":["http://www.mendeley.com/documents/?uuid=74b549a8-7fd1-4fa1-b070-292b0daf4805"]}],"mendeley":{"formattedCitation":"(Farhan, 2021)","manualFormatting":"(dalam Farhan, 2021)","plainTextFormattedCitation":"(Farhan, 2021)","previouslyFormattedCitation":"(Farhan, 2021)"},"properties":{"noteIndex":0},"schema":"https://github.com/citation-style-language/schema/raw/master/csl-citation.json"}</w:instrText>
      </w:r>
      <w:r w:rsidR="005C1065">
        <w:rPr>
          <w:rFonts w:ascii="TimesNewRomanPSMT" w:hAnsi="TimesNewRomanPSMT"/>
          <w:color w:val="000000"/>
        </w:rPr>
        <w:fldChar w:fldCharType="separate"/>
      </w:r>
      <w:r w:rsidRPr="00CD085F">
        <w:rPr>
          <w:rFonts w:ascii="TimesNewRomanPSMT" w:hAnsi="TimesNewRomanPSMT"/>
          <w:noProof/>
          <w:color w:val="000000"/>
        </w:rPr>
        <w:t>(</w:t>
      </w:r>
      <w:r>
        <w:rPr>
          <w:rFonts w:ascii="TimesNewRomanPSMT" w:hAnsi="TimesNewRomanPSMT"/>
          <w:noProof/>
          <w:color w:val="000000"/>
        </w:rPr>
        <w:t xml:space="preserve">dalam </w:t>
      </w:r>
      <w:r w:rsidRPr="00CD085F">
        <w:rPr>
          <w:rFonts w:ascii="TimesNewRomanPSMT" w:hAnsi="TimesNewRomanPSMT"/>
          <w:noProof/>
          <w:color w:val="000000"/>
        </w:rPr>
        <w:t>Farhan, 2021)</w:t>
      </w:r>
      <w:r w:rsidR="005C1065">
        <w:rPr>
          <w:rFonts w:ascii="TimesNewRomanPSMT" w:hAnsi="TimesNewRomanPSMT"/>
          <w:color w:val="000000"/>
        </w:rPr>
        <w:fldChar w:fldCharType="end"/>
      </w:r>
      <w:r w:rsidRPr="00ED243B">
        <w:rPr>
          <w:rFonts w:ascii="TimesNewRomanPSMT" w:hAnsi="TimesNewRomanPSMT"/>
          <w:color w:val="000000"/>
        </w:rPr>
        <w:t xml:space="preserve">yang menunjukkan bahwa karakteristik pekerjaan memiliki pengaruh signifikan terhadap kinerja karyawan. Studi ini menunjukkan bahwa pandangan positif karyawan mengenai karakteristik pekerjaan sangat terkait dengan penempatan yang sesuai dengan kemampuan dan keahlian yang </w:t>
      </w:r>
      <w:r>
        <w:rPr>
          <w:rFonts w:ascii="TimesNewRomanPSMT" w:hAnsi="TimesNewRomanPSMT"/>
          <w:color w:val="000000"/>
        </w:rPr>
        <w:t xml:space="preserve">karyawan </w:t>
      </w:r>
      <w:r w:rsidRPr="00ED243B">
        <w:rPr>
          <w:rFonts w:ascii="TimesNewRomanPSMT" w:hAnsi="TimesNewRomanPSMT"/>
          <w:color w:val="000000"/>
        </w:rPr>
        <w:t xml:space="preserve">miliki. Hal ini memungkinkan karyawan untuk memaksimalkan potensi yang dimiliki. Karyawan juga menyadari bahwa tugas dan pekerjaan yang </w:t>
      </w:r>
      <w:r>
        <w:rPr>
          <w:rFonts w:ascii="TimesNewRomanPSMT" w:hAnsi="TimesNewRomanPSMT"/>
          <w:color w:val="000000"/>
        </w:rPr>
        <w:t>di</w:t>
      </w:r>
      <w:r w:rsidRPr="00ED243B">
        <w:rPr>
          <w:rFonts w:ascii="TimesNewRomanPSMT" w:hAnsi="TimesNewRomanPSMT"/>
          <w:color w:val="000000"/>
        </w:rPr>
        <w:t xml:space="preserve">lakukan memberikan keuntungan tidak hanya untuk organisasi, tetapi juga untuk masyarakat secara keseluruhan. </w:t>
      </w:r>
      <w:r>
        <w:rPr>
          <w:rFonts w:ascii="TimesNewRomanPSMT" w:hAnsi="TimesNewRomanPSMT"/>
          <w:color w:val="000000"/>
        </w:rPr>
        <w:t xml:space="preserve">Karyawan </w:t>
      </w:r>
      <w:r w:rsidRPr="00ED243B">
        <w:rPr>
          <w:rFonts w:ascii="TimesNewRomanPSMT" w:hAnsi="TimesNewRomanPSMT"/>
          <w:color w:val="000000"/>
        </w:rPr>
        <w:t xml:space="preserve">memahami dengan baik ruang lingkup tugas dan prosedur yang harus dijalankan. Meski begitu, kebebasan dalam merencanakan pekerjaan dan mengambil keputusan terkait pelaksanaan tugas masih cukup terbatas. Di sisi lain, akses yang memadai terhadap informasi serta pemahaman tentang perkembangan dan pencapaian kerja dapat mendukung peningkatan kinerja </w:t>
      </w:r>
      <w:r>
        <w:rPr>
          <w:rFonts w:ascii="TimesNewRomanPSMT" w:hAnsi="TimesNewRomanPSMT"/>
          <w:color w:val="000000"/>
        </w:rPr>
        <w:t>karyawan</w:t>
      </w:r>
      <w:r w:rsidRPr="00ED243B">
        <w:rPr>
          <w:rFonts w:ascii="TimesNewRomanPSMT" w:hAnsi="TimesNewRomanPSMT"/>
          <w:color w:val="000000"/>
        </w:rPr>
        <w:t xml:space="preserve">.Karakteristik pekerjaan memainkan peran krusial </w:t>
      </w:r>
      <w:r w:rsidRPr="00ED243B">
        <w:rPr>
          <w:rFonts w:ascii="TimesNewRomanPSMT" w:hAnsi="TimesNewRomanPSMT"/>
          <w:color w:val="000000"/>
        </w:rPr>
        <w:lastRenderedPageBreak/>
        <w:t xml:space="preserve">dalam kelancaran operasional perusahaan. </w:t>
      </w:r>
      <w:r w:rsidRPr="003B2AFB">
        <w:rPr>
          <w:rFonts w:cs="Times New Roman"/>
        </w:rPr>
        <w:t>Aspek-aspek yang terkandung dalam karakteristik ini antara lain keberagaman tugas, kejelasan peran, pentingnya pekerjaan, tingkat kemandirian, serta adanya mekanisme umpan balik</w:t>
      </w:r>
      <w:r>
        <w:rPr>
          <w:rFonts w:ascii="Segoe UI" w:hAnsi="Segoe UI" w:cs="Segoe UI"/>
        </w:rPr>
        <w:t xml:space="preserve">. </w:t>
      </w:r>
      <w:r w:rsidRPr="00ED243B">
        <w:rPr>
          <w:rFonts w:ascii="TimesNewRomanPSMT" w:hAnsi="TimesNewRomanPSMT"/>
          <w:color w:val="000000"/>
        </w:rPr>
        <w:t xml:space="preserve">Semakin beragam aktivitas yang dijalankan oleh seorang karyawan, semakin menarik pekerjaan tersebut. Ketika pekerjaan melibatkan berbagai keterampilan dan bakat yang sesuai dengan identitas karyawan, </w:t>
      </w:r>
      <w:r>
        <w:rPr>
          <w:rFonts w:ascii="TimesNewRomanPSMT" w:hAnsi="TimesNewRomanPSMT"/>
          <w:color w:val="000000"/>
        </w:rPr>
        <w:t xml:space="preserve">karyawan </w:t>
      </w:r>
      <w:r w:rsidRPr="00ED243B">
        <w:rPr>
          <w:rFonts w:ascii="TimesNewRomanPSMT" w:hAnsi="TimesNewRomanPSMT"/>
          <w:color w:val="000000"/>
        </w:rPr>
        <w:t xml:space="preserve">akan merasa bahwa tugas yang dilakukan memiliki makna lebih dari sekadar memenuhi kewajiban waktu. </w:t>
      </w:r>
      <w:r w:rsidRPr="003B2AFB">
        <w:rPr>
          <w:rFonts w:cs="Times New Roman"/>
        </w:rPr>
        <w:t>Selain itu, umpan balik memegang peranan krusial bagi pegawai, karena melalui informasi tersebut mereka dapat memahami pencapaian atas pekerjaan yang telah dilakukan, sehingga mampu mendorong peningkatan efisiensi dan efektivitas dalam bekerja.</w:t>
      </w:r>
    </w:p>
    <w:p w:rsidR="0073234B" w:rsidRPr="00610555" w:rsidRDefault="0073234B" w:rsidP="0073234B">
      <w:pPr>
        <w:spacing w:after="0"/>
        <w:rPr>
          <w:b/>
          <w:bCs/>
        </w:rPr>
      </w:pPr>
      <w:r w:rsidRPr="00610555">
        <w:rPr>
          <w:b/>
          <w:bCs/>
        </w:rPr>
        <w:t>2.3.3 Budaya Kerja Berpengaruh Terhadap Kinerja Karyawan</w:t>
      </w:r>
    </w:p>
    <w:p w:rsidR="0073234B" w:rsidRPr="00702152" w:rsidRDefault="0073234B" w:rsidP="0073234B">
      <w:pPr>
        <w:spacing w:after="0"/>
        <w:ind w:firstLine="720"/>
        <w:rPr>
          <w:rFonts w:ascii="TimesNewRomanPSMT" w:hAnsi="TimesNewRomanPSMT"/>
          <w:color w:val="000000"/>
        </w:rPr>
      </w:pPr>
      <w:r w:rsidRPr="00544B6B">
        <w:rPr>
          <w:rFonts w:ascii="TimesNewRomanPSMT" w:hAnsi="TimesNewRomanPSMT"/>
          <w:color w:val="000000"/>
        </w:rPr>
        <w:t>Budaya kerja adalah representasi dari kehidupan sehari-hari yang ada di lingkungan kerja. Lebih spesifik, budaya kerja dapat dipahami sebagai suatu sistem makna yang berkaitan dengan aktivitas, pekerjaan, dan interaksi di tempat kerja, yang telah disepakati bersama dan diterapkan dalam rutinitas sehari-hari</w:t>
      </w:r>
      <w:r w:rsidR="005C1065">
        <w:rPr>
          <w:rFonts w:ascii="TimesNewRomanPSMT" w:hAnsi="TimesNewRomanPSMT"/>
          <w:color w:val="000000"/>
        </w:rPr>
        <w:fldChar w:fldCharType="begin" w:fldLock="1"/>
      </w:r>
      <w:r>
        <w:rPr>
          <w:rFonts w:ascii="TimesNewRomanPSMT" w:hAnsi="TimesNewRomanPSMT"/>
          <w:color w:val="000000"/>
        </w:rPr>
        <w:instrText>ADDIN CSL_CITATION {"citationItems":[{"id":"ITEM-1","itemData":{"DOI":"10.53769/ijms.v1i1.97","abstract":"This study aims to determine: (1) the effect of job design on employee performance, (2) the influence of work culture on employee performance.</w:instrText>
      </w:r>
      <w:r>
        <w:rPr>
          <w:rFonts w:ascii="TimesNewRomanPSMT" w:hAnsi="TimesNewRomanPSMT" w:hint="eastAsia"/>
          <w:color w:val="000000"/>
        </w:rPr>
        <w:instrText> </w:instrText>
      </w:r>
      <w:r>
        <w:rPr>
          <w:rFonts w:ascii="TimesNewRomanPSMT" w:hAnsi="TimesNewRomanPSMT"/>
          <w:color w:val="000000"/>
        </w:rPr>
        <w:instrText>This research method used is quantitative, this research is a study that collects data or information and states variabels that describe job design and work culture on employee performance. Woth a total sample of 80 responden taken from the entire population. The instrument used in this study was a questionnaire sheet. Management is carried out by means of the SPSS program comparison t test.</w:instrText>
      </w:r>
      <w:r>
        <w:rPr>
          <w:rFonts w:ascii="TimesNewRomanPSMT" w:hAnsi="TimesNewRomanPSMT" w:hint="eastAsia"/>
          <w:color w:val="000000"/>
        </w:rPr>
        <w:instrText> </w:instrText>
      </w:r>
      <w:r>
        <w:rPr>
          <w:rFonts w:ascii="TimesNewRomanPSMT" w:hAnsi="TimesNewRomanPSMT"/>
          <w:color w:val="000000"/>
        </w:rPr>
        <w:instrText>The results of this study use several tests, one of which is the t test using the t test, one of which is the t test using the t test, with the t test it is known that the value of t count &gt; t table, this indicates that the hypothesis is accepted.</w:instrText>
      </w:r>
      <w:r>
        <w:rPr>
          <w:rFonts w:ascii="TimesNewRomanPSMT" w:hAnsi="TimesNewRomanPSMT" w:hint="eastAsia"/>
          <w:color w:val="000000"/>
        </w:rPr>
        <w:instrText> </w:instrText>
      </w:r>
      <w:r>
        <w:rPr>
          <w:rFonts w:ascii="TimesNewRomanPSMT" w:hAnsi="TimesNewRomanPSMT"/>
          <w:color w:val="000000"/>
        </w:rPr>
        <w:instrText>The conclusions of the results of this study indicate that: (1) there is a significant positive effect between job design on employee from the result of the test, there is it count 0.5480 &gt; t table 1.990 (2) there is no significant positive influence between work culture on performance at the Bawakaraeng Branch Bank From the test result t count -1.787 &lt; t table 1.990.","author":[{"dropping-particle":"","family":"Handayani","given":"Fitri","non-dropping-particle":"","parse-names":false,"suffix":""},{"dropping-particle":"","family":"Seniorita","given":"Seniorita","non-dropping-particle":"","parse-names":false,"suffix":""},{"dropping-particle":"","family":"Rizal","given":"Samsul","non-dropping-particle":"","parse-names":false,"suffix":""},{"dropping-particle":"","family":"Abdullah","given":"Irwan","non-dropping-particle":"","parse-names":false,"suffix":""}],"container-title":"Indonesian Journal of Management Studies","id":"ITEM-1","issue":"1","issued":{"date-parts":[["2022"]]},"page":"12-17","title":"Analisis Job Design dan Budaya Kerja Terhadap Kinerja Karyawan Pada Bank BTPN Cabang Bawakaraeng Makassar","type":"article-journal","volume":"1"},"uris":["http://www.mendeley.com/documents/?uuid=361eeaa5-ab89-494c-b286-08efe11b88ff"]}],"mendeley":{"formattedCitation":"(Handayani et al., 2022)","plainTextFormattedCitation":"(Handayani et al., 2022)","previouslyFormattedCitation":"(Handayani et al., 2022)"},"properties":{"noteIndex":0},"schema":"https://github.com/citation-style-language/schema/raw/master/csl-citation.json"}</w:instrText>
      </w:r>
      <w:r w:rsidR="005C1065">
        <w:rPr>
          <w:rFonts w:ascii="TimesNewRomanPSMT" w:hAnsi="TimesNewRomanPSMT"/>
          <w:color w:val="000000"/>
        </w:rPr>
        <w:fldChar w:fldCharType="separate"/>
      </w:r>
      <w:r w:rsidRPr="00544B6B">
        <w:rPr>
          <w:rFonts w:ascii="TimesNewRomanPSMT" w:hAnsi="TimesNewRomanPSMT"/>
          <w:noProof/>
          <w:color w:val="000000"/>
        </w:rPr>
        <w:t>(Handayani et al., 2022)</w:t>
      </w:r>
      <w:r w:rsidR="005C1065">
        <w:rPr>
          <w:rFonts w:ascii="TimesNewRomanPSMT" w:hAnsi="TimesNewRomanPSMT"/>
          <w:color w:val="000000"/>
        </w:rPr>
        <w:fldChar w:fldCharType="end"/>
      </w:r>
      <w:r w:rsidRPr="00544B6B">
        <w:rPr>
          <w:rFonts w:ascii="TimesNewRomanPSMT" w:hAnsi="TimesNewRomanPSMT"/>
          <w:color w:val="000000"/>
        </w:rPr>
        <w:t>.</w:t>
      </w:r>
      <w:r w:rsidRPr="00702152">
        <w:rPr>
          <w:rFonts w:ascii="TimesNewRomanPSMT" w:hAnsi="TimesNewRomanPSMT"/>
          <w:color w:val="000000"/>
        </w:rPr>
        <w:t>Ketika budaya kerja berkembang secara positif, hal tersebut berdampak langsung pada peningkatan performa karyawan. Secara fundamental, budaya kerja memegang peran penting sebagai faktor utama yang mendorong peningkatan produktivitas, memungkinkan karyawan untuk bekerja secara lebih optimal, efektif, dan efisien</w:t>
      </w:r>
      <w:r w:rsidR="005C1065">
        <w:rPr>
          <w:rFonts w:ascii="TimesNewRomanPSMT" w:hAnsi="TimesNewRomanPSMT"/>
          <w:color w:val="000000"/>
        </w:rPr>
        <w:fldChar w:fldCharType="begin" w:fldLock="1"/>
      </w:r>
      <w:r>
        <w:rPr>
          <w:rFonts w:ascii="TimesNewRomanPSMT" w:hAnsi="TimesNewRomanPSMT"/>
          <w:color w:val="000000"/>
        </w:rPr>
        <w:instrText>ADDIN CSL_CITATION {"citationItems":[{"id":"ITEM-1","itemData":{"ISSN":"2598-9804","abstract":"This study aims to determine, (1) whether leadership style, work culture and work discipline in a simultaneous persial significantly influence employee performance at PT. Bank Rakyat Indonesia (Persero), Tbk. Nganjuk Branch. (2) Does the work culture significantly influence employee performance at PT. Bank Rakyat Indonesia (Persero), Tbk. Nganjuk Branch (3) Does work discipline have a significant effect on employee performance at PT. Bank Rakyat Indonesia (Persero), Tbk. Nganjuk Branch. This research includes the type of quantitative research. The population in this study are all employees in the company at PT. Bank Rakyat Indonesia (Persero), Tbk. Nganjuk Branch which numbered 112 employees. The instruments used in this study were questionnaires used to reveal data on leadership research variables, work culture and work discipline. Data analysis techniques used were Validity Test, Reliability Test and Classic Assumption Test. The results of this study are, (1) The leadership style in a significantly significant way affects the performance of employees at PT. Bank Rakyat Indonesia (Persero), Tbk. Nganjuk Branch (2) The work culture in a significant way has an effect on the performance of employees at PT. Bank Rakyat Indonesia (Persero), Tbk. Branch Nganjuk (3) Work discipline in a significant manner influences employee performance at PT. Bank Rakyat Indonesia (Persero), Tbk. Nganjuk Branch.","author":[{"dropping-particle":"","family":"Rema Mulyani","given":"Euis Lisnawati","non-dropping-particle":"","parse-names":false,"suffix":""}],"container-title":"Jurnal Ekonomak","id":"ITEM-1","issue":"3","issued":{"date-parts":[["2022"]]},"page":"75","title":"Pengaruh Budaya Kerja dan Disiplin Kerja terhadap Kinerja Karyawan CV. Saga Multi Industri 1","type":"article-journal","volume":"8"},"uris":["http://www.mendeley.com/documents/?uuid=6603ac38-6e66-4bac-a070-00d83043f220"]}],"mendeley":{"formattedCitation":"(Rema Mulyani, 2022)","plainTextFormattedCitation":"(Rema Mulyani, 2022)","previouslyFormattedCitation":"(Rema Mulyani, 2022)"},"properties":{"noteIndex":0},"schema":"https://github.com/citation-style-language/schema/raw/master/csl-citation.json"}</w:instrText>
      </w:r>
      <w:r w:rsidR="005C1065">
        <w:rPr>
          <w:rFonts w:ascii="TimesNewRomanPSMT" w:hAnsi="TimesNewRomanPSMT"/>
          <w:color w:val="000000"/>
        </w:rPr>
        <w:fldChar w:fldCharType="separate"/>
      </w:r>
      <w:r w:rsidRPr="00395E60">
        <w:rPr>
          <w:rFonts w:ascii="TimesNewRomanPSMT" w:hAnsi="TimesNewRomanPSMT"/>
          <w:noProof/>
          <w:color w:val="000000"/>
        </w:rPr>
        <w:t>(Rema Mulyani, 2022)</w:t>
      </w:r>
      <w:r w:rsidR="005C1065">
        <w:rPr>
          <w:rFonts w:ascii="TimesNewRomanPSMT" w:hAnsi="TimesNewRomanPSMT"/>
          <w:color w:val="000000"/>
        </w:rPr>
        <w:fldChar w:fldCharType="end"/>
      </w:r>
      <w:r w:rsidRPr="00702152">
        <w:rPr>
          <w:rFonts w:ascii="TimesNewRomanPSMT" w:hAnsi="TimesNewRomanPSMT"/>
          <w:color w:val="000000"/>
        </w:rPr>
        <w:t>.Menurut Puspitasari (2018)</w:t>
      </w:r>
      <w:r w:rsidR="005C1065">
        <w:rPr>
          <w:rFonts w:ascii="TimesNewRomanPSMT" w:hAnsi="TimesNewRomanPSMT"/>
          <w:color w:val="000000"/>
        </w:rPr>
        <w:fldChar w:fldCharType="begin" w:fldLock="1"/>
      </w:r>
      <w:r>
        <w:rPr>
          <w:rFonts w:ascii="TimesNewRomanPSMT" w:hAnsi="TimesNewRomanPSMT"/>
          <w:color w:val="000000"/>
        </w:rPr>
        <w:instrText>ADDIN CSL_CITATION {"citationItems":[{"id":"ITEM-1","itemData":{"DOI":"10.33087/eksis.v14i1.338","ISSN":"2087-5304","abstract":"The purpose of this research is to examine how PT Kereta Api Indonesia Divre III Palembang's work culture and workers' levels of job satisfaction affect productivity. The research is quantitative, including techniques like multiple linear regression. A total of 133 participants were included in the analysis, which was conducted in SPSS version 24. Probability sampling's simplest form, known as \"simple random sampling,\" was used to choose the samples. Work culture (X1) and job satisfaction (X2) were shown to have no influence and were not partly significant on employee performance, as determined by the t test. The f test results in this study also show that neither the work culture variable (X1) nor the job satisfaction variable (X2) had any influence on employee performance. This provides evidence against the hypothesis being tested. The subsequent R2 value of 0.024, or 2.4%, explains that neither the work culture variable (X1) nor the job satisfaction variable (X2) have a substantial impact on employee performance.","author":[{"dropping-particle":"","family":"Adilah","given":"Syafitri","non-dropping-particle":"","parse-names":false,"suffix":""},{"dropping-particle":"","family":"Halin","given":"Hamid","non-dropping-particle":"","parse-names":false,"suffix":""},{"dropping-particle":"","family":"Kurniawan","given":"Muhammad","non-dropping-particle":"","parse-names":false,"suffix":""}],"container-title":"Eksis: Jurnal Ilmiah Ekonomi dan Bisnis","id":"ITEM-1","issue":"1","issued":{"date-parts":[["2023"]]},"page":"99","title":"Pengaruh Budaya Kerja dan Kepuasan Kerja terhadap Kinerja Pegawai PT Kereta Api Indonesia Divre III Palembang","type":"article-journal","volume":"14"},"uris":["http://www.mendeley.com/documents/?uuid=e75f5c3a-e7a4-4efb-a744-55af7f3db541"]}],"mendeley":{"formattedCitation":"(Adilah et al., 2023)","manualFormatting":"(dalam Adilah et al., 2023)","plainTextFormattedCitation":"(Adilah et al., 2023)","previouslyFormattedCitation":"(Adilah et al., 2023)"},"properties":{"noteIndex":0},"schema":"https://github.com/citation-style-language/schema/raw/master/csl-citation.json"}</w:instrText>
      </w:r>
      <w:r w:rsidR="005C1065">
        <w:rPr>
          <w:rFonts w:ascii="TimesNewRomanPSMT" w:hAnsi="TimesNewRomanPSMT"/>
          <w:color w:val="000000"/>
        </w:rPr>
        <w:fldChar w:fldCharType="separate"/>
      </w:r>
      <w:r w:rsidRPr="00395E60">
        <w:rPr>
          <w:rFonts w:ascii="TimesNewRomanPSMT" w:hAnsi="TimesNewRomanPSMT"/>
          <w:noProof/>
          <w:color w:val="000000"/>
        </w:rPr>
        <w:t>(</w:t>
      </w:r>
      <w:r>
        <w:rPr>
          <w:rFonts w:ascii="TimesNewRomanPSMT" w:hAnsi="TimesNewRomanPSMT"/>
          <w:noProof/>
          <w:color w:val="000000"/>
        </w:rPr>
        <w:t xml:space="preserve">dalam </w:t>
      </w:r>
      <w:r w:rsidRPr="00395E60">
        <w:rPr>
          <w:rFonts w:ascii="TimesNewRomanPSMT" w:hAnsi="TimesNewRomanPSMT"/>
          <w:noProof/>
          <w:color w:val="000000"/>
        </w:rPr>
        <w:t>Adilah et al., 2023)</w:t>
      </w:r>
      <w:r w:rsidR="005C1065">
        <w:rPr>
          <w:rFonts w:ascii="TimesNewRomanPSMT" w:hAnsi="TimesNewRomanPSMT"/>
          <w:color w:val="000000"/>
        </w:rPr>
        <w:fldChar w:fldCharType="end"/>
      </w:r>
      <w:r w:rsidRPr="00702152">
        <w:rPr>
          <w:rFonts w:ascii="TimesNewRomanPSMT" w:hAnsi="TimesNewRomanPSMT"/>
          <w:color w:val="000000"/>
        </w:rPr>
        <w:t xml:space="preserve">, </w:t>
      </w:r>
      <w:r w:rsidRPr="00276E31">
        <w:rPr>
          <w:rFonts w:cs="Times New Roman"/>
        </w:rPr>
        <w:t xml:space="preserve">Budaya bisnis tidak memberikan dampak langsung terhadap performa karyawan, meskipun budaya tersebut dapat </w:t>
      </w:r>
      <w:r w:rsidRPr="00276E31">
        <w:rPr>
          <w:rFonts w:cs="Times New Roman"/>
        </w:rPr>
        <w:lastRenderedPageBreak/>
        <w:t>berperan dalam memengaruhi berbagai aspek lain di dalam organisasi.</w:t>
      </w:r>
      <w:r w:rsidRPr="00702152">
        <w:rPr>
          <w:rFonts w:ascii="TimesNewRomanPSMT" w:hAnsi="TimesNewRomanPSMT"/>
          <w:color w:val="000000"/>
        </w:rPr>
        <w:t xml:space="preserve"> Hal ini menegaskan bahwa hubungan antara budaya bisnis dan performa individu di tempat kerja bersifat tidak langsung atau kurang signifikan. Hal ini menunjukkan bahwa meskipun budaya dalam suatu organisasi dapat memengaruhi banyak aspek, dampaknya terhadap performa individu di tempat kerja tidak bersifat langsung atau signifikan. Hal ini disebabkan oleh fokus setiap individu di lingkungan kerja lebih diarahkan pada tugas utama sesuai dengan peran dan tanggung jawab mereka, serta tujuan perusahaan secara keseluruhan. Selain itu, penting untuk memastikan kebutuhan karyawan terpenuhi agar mereka tetap termotivasi dan tidak meninggalkan perusahaan.</w:t>
      </w:r>
    </w:p>
    <w:p w:rsidR="0073234B" w:rsidRDefault="0073234B" w:rsidP="0073234B">
      <w:pPr>
        <w:spacing w:after="0"/>
        <w:rPr>
          <w:rFonts w:ascii="TimesNewRomanPSMT" w:hAnsi="TimesNewRomanPSMT"/>
          <w:color w:val="000000"/>
        </w:rPr>
      </w:pPr>
      <w:r>
        <w:rPr>
          <w:rFonts w:ascii="TimesNewRomanPSMT" w:hAnsi="TimesNewRomanPSMT"/>
          <w:color w:val="000000"/>
        </w:rPr>
        <w:tab/>
      </w:r>
      <w:r w:rsidR="005C1065">
        <w:rPr>
          <w:rFonts w:ascii="TimesNewRomanPSMT" w:hAnsi="TimesNewRomanPSMT"/>
          <w:color w:val="000000"/>
        </w:rPr>
        <w:fldChar w:fldCharType="begin" w:fldLock="1"/>
      </w:r>
      <w:r>
        <w:rPr>
          <w:rFonts w:ascii="TimesNewRomanPSMT" w:hAnsi="TimesNewRomanPSMT"/>
          <w:color w:val="000000"/>
        </w:rPr>
        <w:instrText xml:space="preserve">ADDIN CSL_CITATION {"citationItems":[{"id":"ITEM-1","itemData":{"ISBN":"0000000345","abstract":"The environmental impact of marine fish-farming depends very much on species, culture method, stocking density, feed type, hydrography of the site and husbandry practices. In general, some 85% of phosphorus, 80-88% of carbon and 52-95% of nitrogen input into a marine fish culture system as feed may be lost into the environment through feed wastage, fish excretion, faeces production and respiration. Cleaning of fouled cages may also add an organic loading to the water, albeit periodically. Problems caused by high organic and nutrient loadings conflict with other uses of the coastal zone. The use of chemicals (therapeutants, vitamins and antifoulants) and the introduction of pathogens and new genetic strains have also raised environmental concerns. Despite the high pollution loadings, results from various studies show that some 23% of C, 21% of N and 53% of P of feed input into the culture system is being accumulated in the bottom sediments and the significant impact is normally confined to within 1 km of the farm. The major impact is on the sea bottom, where high sediment oxygen demand, anoxic sediments, production of toxic gases and a decrease in benthic diversity may result. Decreases in dissolved oxygen and increases in nutrient levels in the water are also evident but are normally confined to the vicinity of the farm. Tributyltin (TBT) contamination and the development of antibiotic-resistant bacteria have been reported near fish farms. The stimulating effects of vitamins/fish wastes on growth of red tide species have been demonstrated in a number of laboratory studies. Nevertheless, there is no evidence to support the suggestion that the present use of therapeutants, vitamins and antibiotics and the introduction of pathogens and new genetic strains would pose a significant threat to the environment. Marine fish culture can be a sustainable development, provided pollution loadings generated by fish farms are kept well below the carrying capacity of the water body. Effects can be significantly reduced by careful site selection, control of stock density, improved feed formulation and integrated culture (with macroalgae, filter-feeders and deposit-feeders). An example of the application of computer modelling in mariculture management is demonstrated. Environmental impact assessment and monitoring should also be carried out to ensure culture activities are environmentally sustainable. </w:instrText>
      </w:r>
      <w:r>
        <w:rPr>
          <w:rFonts w:ascii="TimesNewRomanPSMT" w:hAnsi="TimesNewRomanPSMT" w:hint="eastAsia"/>
          <w:color w:val="000000"/>
        </w:rPr>
        <w:instrText>©</w:instrText>
      </w:r>
      <w:r>
        <w:rPr>
          <w:rFonts w:ascii="TimesNewRomanPSMT" w:hAnsi="TimesNewRomanPSMT"/>
          <w:color w:val="000000"/>
        </w:rPr>
        <w:instrText xml:space="preserve"> 1995.","author":[{"dropping-particle":"","family":"Puspita et al.","given":"2020","non-dropping-particle":"","parse-names":false,"suffix":""}],"container-title":"Archives of Anesthesiology and Critical Care","id":"ITEM-1","issue":"4","issued":{"date-parts":[["2018"]]},"page":"527-534","title":"The Influence of Organizational Culture and Work Engagement Over Employee Performance Mediated by Employee Loyalty Nadya","type":"article-journal","volume":"4"},"uris":["http://www.mendeley.com/documents/?uuid=d405ff32-8fb8-43be-ab65-bfbaee66450b"]}],"mendeley":{"formattedCitation":"(Puspita et al., 2018)","plainTextFormattedCitation":"(Puspita et al., 2018)","previouslyFormattedCitation":"(Puspita et al., 2018)"},"properties":{"noteIndex":0},"schema":"https://github.com/citation-style-language/schema/raw/master/csl-citation.json"}</w:instrText>
      </w:r>
      <w:r w:rsidR="005C1065">
        <w:rPr>
          <w:rFonts w:ascii="TimesNewRomanPSMT" w:hAnsi="TimesNewRomanPSMT"/>
          <w:color w:val="000000"/>
        </w:rPr>
        <w:fldChar w:fldCharType="separate"/>
      </w:r>
      <w:r w:rsidRPr="00395E60">
        <w:rPr>
          <w:rFonts w:ascii="TimesNewRomanPSMT" w:hAnsi="TimesNewRomanPSMT"/>
          <w:noProof/>
          <w:color w:val="000000"/>
        </w:rPr>
        <w:t>(Puspita et al., 2018)</w:t>
      </w:r>
      <w:r w:rsidR="005C1065">
        <w:rPr>
          <w:rFonts w:ascii="TimesNewRomanPSMT" w:hAnsi="TimesNewRomanPSMT"/>
          <w:color w:val="000000"/>
        </w:rPr>
        <w:fldChar w:fldCharType="end"/>
      </w:r>
      <w:r w:rsidRPr="00702152">
        <w:rPr>
          <w:rFonts w:ascii="TimesNewRomanPSMT" w:hAnsi="TimesNewRomanPSMT"/>
          <w:color w:val="000000"/>
        </w:rPr>
        <w:t xml:space="preserve"> menjelaskan bahwa karyawan yang berada dalam lingkungan dan budaya yang selaras memiliki peluang lebih besar untuk mencapai tujuan organisasi. Hal ini menciptakan peluang serta memberikan motivasi bagi karyawan untuk berkembang dan berkontribusi secara maksimal dalam lingkungan organisasi.</w:t>
      </w:r>
      <w:r w:rsidR="005C1065">
        <w:rPr>
          <w:rFonts w:ascii="TimesNewRomanPSMT" w:hAnsi="TimesNewRomanPSMT"/>
          <w:color w:val="000000"/>
        </w:rPr>
        <w:fldChar w:fldCharType="begin" w:fldLock="1"/>
      </w:r>
      <w:r>
        <w:rPr>
          <w:rFonts w:ascii="TimesNewRomanPSMT" w:hAnsi="TimesNewRomanPSMT"/>
          <w:color w:val="000000"/>
        </w:rPr>
        <w:instrText>ADDIN CSL_CITATION {"citationItems":[{"id":"ITEM-1","itemData":{"abstract":"In this study, the relationship between both organizational culture and employees' performance has been researched in several multinational corporations in Sarawak, Malaysia. Sarawak is one of the regions in Malaysia with different categories of races where different races practise different cultural conducts. As employees from different cultural backgrounds work in multinational corporations from different countries with respective cultures, this will influence the employees' working professionalism with either positive or negative outcomes. The objective of the present study is to investigate whether the organizational culture will affect the employees' performance within multinational corporations selected. This study has been conducted by using a quantitative correlational research design with a self-administered questionnaire distributed to the targeted respondents. In terms of organizational culture, Hofstede's four cultural values, namely, Power Distance, Uncertainty Avoidance, Individualism versus Collectivism, and Femininity versus Masculinity have been adopted by the researcher to conduct this study. The data collected was analysed by using IBM SPSS 25.0. The study has found out that there is a significant relationship between organizational culture and employees' performance within the multinational corporations. The study also recommended the multinational corporations to pay more attention to the factor that stimulating employees' job performance.","author":[{"dropping-particle":"","family":"Lau","given":"Ivy","non-dropping-particle":"","parse-names":false,"suffix":""},{"dropping-particle":"","family":"Jie","given":"Chien","non-dropping-particle":"","parse-names":false,"suffix":""},{"dropping-particle":"","family":"Djubair","given":"Rahmat Aidil","non-dropping-particle":"","parse-names":false,"suffix":""},{"dropping-particle":"","family":"Zainal","given":"Mohd","non-dropping-particle":"","parse-names":false,"suffix":""},{"dropping-particle":"","family":"Harun","given":"Munshid","non-dropping-particle":"","parse-names":false,"suffix":""}],"container-title":"International Journal of Business and Technopreneurship","id":"ITEM-1","issue":"2","issued":{"date-parts":[["2020"]]},"page":"133-152","title":"Impact of Organizational Culture on Employees' Performance: A Study in Multinational Corporations in Sarawak","type":"article-journal","volume":"10"},"uris":["http://www.mendeley.com/documents/?uuid=ae87251c-804e-4e26-af3a-6ecf0cfbb6ad"]}],"mendeley":{"formattedCitation":"(Lau et al., 2020)","plainTextFormattedCitation":"(Lau et al., 2020)","previouslyFormattedCitation":"(Lau et al., 2020)"},"properties":{"noteIndex":0},"schema":"https://github.com/citation-style-language/schema/raw/master/csl-citation.json"}</w:instrText>
      </w:r>
      <w:r w:rsidR="005C1065">
        <w:rPr>
          <w:rFonts w:ascii="TimesNewRomanPSMT" w:hAnsi="TimesNewRomanPSMT"/>
          <w:color w:val="000000"/>
        </w:rPr>
        <w:fldChar w:fldCharType="separate"/>
      </w:r>
      <w:r w:rsidRPr="00395E60">
        <w:rPr>
          <w:rFonts w:ascii="TimesNewRomanPSMT" w:hAnsi="TimesNewRomanPSMT"/>
          <w:noProof/>
          <w:color w:val="000000"/>
        </w:rPr>
        <w:t>(Lau et al., 2020)</w:t>
      </w:r>
      <w:r w:rsidR="005C1065">
        <w:rPr>
          <w:rFonts w:ascii="TimesNewRomanPSMT" w:hAnsi="TimesNewRomanPSMT"/>
          <w:color w:val="000000"/>
        </w:rPr>
        <w:fldChar w:fldCharType="end"/>
      </w:r>
      <w:r w:rsidRPr="00702152">
        <w:rPr>
          <w:rFonts w:ascii="TimesNewRomanPSMT" w:hAnsi="TimesNewRomanPSMT"/>
          <w:color w:val="000000"/>
        </w:rPr>
        <w:t xml:space="preserve"> mengemukakan bahwa budaya serta struktur organisasi memainkan peran krusial dalam membentuk sikap dan perilaku seluruh karyawan. Mereka menegaskan bahwa budaya organisasi memberikan dampak yang besar terhadap kinerja masing-masing individu yang berpartisipasi di dalamnya.</w:t>
      </w:r>
      <w:r w:rsidRPr="00F77CC4">
        <w:rPr>
          <w:rFonts w:ascii="TimesNewRomanPSMT" w:hAnsi="TimesNewRomanPSMT"/>
          <w:color w:val="000000"/>
        </w:rPr>
        <w:t xml:space="preserve">Budaya kerja yang fokus pada inovasi, kerjasama, dan penghormatan timbal balik antara pimpinan dan karyawan berpengaruh besar pada peningkatan kinerja karyawan. </w:t>
      </w:r>
      <w:r w:rsidRPr="00276E31">
        <w:rPr>
          <w:rFonts w:ascii="TimesNewRomanPSMT" w:hAnsi="TimesNewRomanPSMT"/>
          <w:color w:val="000000"/>
        </w:rPr>
        <w:t xml:space="preserve">Konsistensi dalam penerapan nilai-nilai tersebut akan membentuk perilaku yang sejalan dengan tujuan bersama, sehingga dapat mendorong peningkatan kinerja di tingkat individu, kelompok, maupun organisasi </w:t>
      </w:r>
      <w:r w:rsidRPr="00276E31">
        <w:rPr>
          <w:rFonts w:ascii="TimesNewRomanPSMT" w:hAnsi="TimesNewRomanPSMT"/>
          <w:color w:val="000000"/>
        </w:rPr>
        <w:lastRenderedPageBreak/>
        <w:t>secara keseluruhan.</w:t>
      </w:r>
      <w:r w:rsidRPr="00F77CC4">
        <w:rPr>
          <w:rFonts w:ascii="TimesNewRomanPSMT" w:hAnsi="TimesNewRomanPSMT"/>
          <w:color w:val="000000"/>
        </w:rPr>
        <w:t xml:space="preserve">Oleh karena itu, langkah ini akan memberikan sumbangan positif terhadap perkembangan dan keberlangsungan perusahaan dalam waktu yang </w:t>
      </w:r>
      <w:r>
        <w:rPr>
          <w:rFonts w:ascii="TimesNewRomanPSMT" w:hAnsi="TimesNewRomanPSMT"/>
          <w:color w:val="000000"/>
        </w:rPr>
        <w:t xml:space="preserve">panjang </w:t>
      </w:r>
      <w:r w:rsidR="005C1065">
        <w:rPr>
          <w:rFonts w:ascii="TimesNewRomanPSMT" w:hAnsi="TimesNewRomanPSMT"/>
          <w:color w:val="000000"/>
        </w:rPr>
        <w:fldChar w:fldCharType="begin" w:fldLock="1"/>
      </w:r>
      <w:r>
        <w:rPr>
          <w:rFonts w:ascii="TimesNewRomanPSMT" w:hAnsi="TimesNewRomanPSMT"/>
          <w:color w:val="000000"/>
        </w:rPr>
        <w:instrText>ADDIN CSL_CITATION {"citationItems":[{"id":"ITEM-1","itemData":{"DOI":"10.31967/relasi.v19i1.649","ISSN":"0216-2431","abstract":"This study aims to determine the effect of standard operating procedures, job descriptions and work culture on employee performance. In this study, data were collected by means of observation, interviews and questionnaires to 45 respondents with census techniques, which aimed to determine respondents' perceptions of each variable. The analysis used includes data instrument testing (validity test, and reliability test), multiple linear regression analysis, classical assumption test (normality test, multicollinearity test, heteroscedasticity test), and hypothesis testing (F test, t test, coefficient of determination). From the results of the analysis using regression, it can be seen that the variables of standard operating procedures (0.575), job descriptions (0.475) and work culture (0.409), all have a positive and significant effect on employee performance. From the t-test, the results obtained are standard operating procedures (0.021), job descriptions (0.014) and work culture (0.001), all of which have a significant effect on employee performance. From the F test, the results of the variable standard operating procedures, job descriptions and work culture have a significant simultaneous effect on employee performance.","author":[{"dropping-particle":"","family":"Hidayah","given":"Tamriatin","non-dropping-particle":"","parse-names":false,"suffix":""},{"dropping-particle":"","family":"Sulaksono","given":"Hary","non-dropping-particle":"","parse-names":false,"suffix":""},{"dropping-particle":"","family":"Maspufah","given":"Hayatul","non-dropping-particle":"","parse-names":false,"suffix":""}],"container-title":"Relasi : Jurnal Ekonomi","id":"ITEM-1","issue":"1","issued":{"date-parts":[["2023"]]},"page":"178-192","title":"Pengaruh Standar Operasional Prosedur, Deskripsi Pekerjaan Dan Budaya Kerja Terhadap Kinerja Karyawan PT Sumber Alfaria Trijaya Tbk Cabang Jember","type":"article-journal","volume":"19"},"uris":["http://www.mendeley.com/documents/?uuid=eee7199f-07b1-4edf-9308-3b2556b8ceee"]}],"mendeley":{"formattedCitation":"(Hidayah et al., 2023)","plainTextFormattedCitation":"(Hidayah et al., 2023)","previouslyFormattedCitation":"(Hidayah et al., 2023)"},"properties":{"noteIndex":0},"schema":"https://github.com/citation-style-language/schema/raw/master/csl-citation.json"}</w:instrText>
      </w:r>
      <w:r w:rsidR="005C1065">
        <w:rPr>
          <w:rFonts w:ascii="TimesNewRomanPSMT" w:hAnsi="TimesNewRomanPSMT"/>
          <w:color w:val="000000"/>
        </w:rPr>
        <w:fldChar w:fldCharType="separate"/>
      </w:r>
      <w:r w:rsidRPr="00F77CC4">
        <w:rPr>
          <w:rFonts w:ascii="TimesNewRomanPSMT" w:hAnsi="TimesNewRomanPSMT"/>
          <w:noProof/>
          <w:color w:val="000000"/>
        </w:rPr>
        <w:t>(Hidayah et al., 2023)</w:t>
      </w:r>
      <w:r w:rsidR="005C1065">
        <w:rPr>
          <w:rFonts w:ascii="TimesNewRomanPSMT" w:hAnsi="TimesNewRomanPSMT"/>
          <w:color w:val="000000"/>
        </w:rPr>
        <w:fldChar w:fldCharType="end"/>
      </w:r>
      <w:r w:rsidRPr="00702152">
        <w:rPr>
          <w:rFonts w:ascii="TimesNewRomanPSMT" w:hAnsi="TimesNewRomanPSMT"/>
          <w:color w:val="000000"/>
        </w:rPr>
        <w:t>.</w:t>
      </w:r>
      <w:r w:rsidRPr="00276E31">
        <w:rPr>
          <w:rFonts w:cs="Times New Roman"/>
        </w:rPr>
        <w:t>Budaya organisasi yang dikelola secara efektif sebagai bagian dari manajemen dapat memberikan pengaruh besar dan menjadi faktor pendorong bagi karyawan untuk bersikap positif, menunjukkan komitmen, serta meningkatkan produktivitas. Walaupun nilai-nilai budaya tersebut tidak tampak secara kasat mata, mereka menjadi kekuatan utama yang membentuk perilaku karyawan dan pada akhirnya berperan dalam meningkatkan efektivitas kerja</w:t>
      </w:r>
      <w:r w:rsidR="005C1065">
        <w:rPr>
          <w:rFonts w:ascii="TimesNewRomanPSMT" w:hAnsi="TimesNewRomanPSMT"/>
          <w:color w:val="000000"/>
        </w:rPr>
        <w:fldChar w:fldCharType="begin" w:fldLock="1"/>
      </w:r>
      <w:r>
        <w:rPr>
          <w:rFonts w:ascii="TimesNewRomanPSMT" w:hAnsi="TimesNewRomanPSMT"/>
          <w:color w:val="000000"/>
        </w:rPr>
        <w:instrText>ADDIN CSL_CITATION {"citationItems":[{"id":"ITEM-1","itemData":{"abstract":"The purpose of this research is to examine the influence of organization culture, job characteristics, and job stress to staff performance in PT PLN (Persero) AP2B system Minahasa. The result show the organization culture has not significantly effect to job stress, job characteristics has a significantly effect to staff performance, and job stress has not significantly effect to staff peformance.","author":[{"dropping-particle":"","family":"Pamungkas","given":"Galih Deny","non-dropping-particle":"","parse-names":false,"suffix":""}],"container-title":"Jurnal Riset Bisnis dan Manajemen","id":"ITEM-1","issue":"3","issued":{"date-parts":[["2016"]]},"page":"369-380","title":"Pengaruh Budaya Organisasi, Karakteristik Kerja, dan Stres Kerja, Serta Dampaknya Pada Kinerja Pegawai (Studi Pada PT. PLN (Persero) AP2B Sistem Minahasa","type":"article-journal","volume":"4"},"uris":["http://www.mendeley.com/documents/?uuid=39eae1d3-c53b-4e97-b334-50ae4b27bea8"]}],"mendeley":{"formattedCitation":"(Pamungkas, 2016)","plainTextFormattedCitation":"(Pamungkas, 2016)","previouslyFormattedCitation":"(Pamungkas, 2016)"},"properties":{"noteIndex":0},"schema":"https://github.com/citation-style-language/schema/raw/master/csl-citation.json"}</w:instrText>
      </w:r>
      <w:r w:rsidR="005C1065">
        <w:rPr>
          <w:rFonts w:ascii="TimesNewRomanPSMT" w:hAnsi="TimesNewRomanPSMT"/>
          <w:color w:val="000000"/>
        </w:rPr>
        <w:fldChar w:fldCharType="separate"/>
      </w:r>
      <w:r w:rsidRPr="00F77CC4">
        <w:rPr>
          <w:rFonts w:ascii="TimesNewRomanPSMT" w:hAnsi="TimesNewRomanPSMT"/>
          <w:noProof/>
          <w:color w:val="000000"/>
        </w:rPr>
        <w:t>(Pamungkas, 2016)</w:t>
      </w:r>
      <w:r w:rsidR="005C1065">
        <w:rPr>
          <w:rFonts w:ascii="TimesNewRomanPSMT" w:hAnsi="TimesNewRomanPSMT"/>
          <w:color w:val="000000"/>
        </w:rPr>
        <w:fldChar w:fldCharType="end"/>
      </w:r>
      <w:r>
        <w:rPr>
          <w:rFonts w:ascii="TimesNewRomanPSMT" w:hAnsi="TimesNewRomanPSMT"/>
          <w:color w:val="000000"/>
        </w:rPr>
        <w:t>.</w:t>
      </w:r>
    </w:p>
    <w:p w:rsidR="0073234B" w:rsidRPr="00C1751A" w:rsidRDefault="005C1065" w:rsidP="0073234B">
      <w:pPr>
        <w:rPr>
          <w:rFonts w:ascii="TimesNewRomanPSMT" w:hAnsi="TimesNewRomanPSMT"/>
          <w:color w:val="000000"/>
        </w:rPr>
      </w:pPr>
      <w:r w:rsidRPr="005C1065">
        <w:rPr>
          <w:noProof/>
        </w:rPr>
        <w:lastRenderedPageBreak/>
        <w:pict>
          <v:group id="Group 19" o:spid="_x0000_s1026" style="position:absolute;left:0;text-align:left;margin-left:2.7pt;margin-top:15.85pt;width:424.7pt;height:488.2pt;z-index:251659264;mso-width-relative:margin;mso-height-relative:margin" coordorigin=",1562" coordsize="54988,361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">
            <v:rect id="Rectangle 21" o:spid="_x0000_s1027" style="position:absolute;left:4559;top:2582;width:26124;height:111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ydJsQA&#10;AADbAAAADwAAAGRycy9kb3ducmV2LnhtbESPT4vCMBTE74LfITzBm6Z6WLRrLMU/6HHVBXdvj+bZ&#10;FpuX0mRt3U9vBMHjMDO/YRZJZypxo8aVlhVMxhEI4szqknMF36ftaAbCeWSNlWVScCcHybLfW2Cs&#10;bcsHuh19LgKEXYwKCu/rWEqXFWTQjW1NHLyLbQz6IJtc6gbbADeVnEbRhzRYclgosKZVQdn1+GcU&#10;7GZ1+rO3/21ebX5356/zfH2ae6WGgy79BOGp8+/wq73XCqYTeH4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cnSbEAAAA2wAAAA8AAAAAAAAAAAAAAAAAmAIAAGRycy9k&#10;b3ducmV2LnhtbFBLBQYAAAAABAAEAPUAAACJAwAAAAA=&#10;" filled="f" stroked="f">
              <v:textbox inset="0,0,0,0">
                <w:txbxContent>
                  <w:p w:rsidR="0073234B" w:rsidRPr="00C1751A" w:rsidRDefault="0073234B" w:rsidP="0073234B">
                    <w:pPr>
                      <w:spacing w:after="0" w:line="240" w:lineRule="auto"/>
                      <w:jc w:val="center"/>
                      <w:rPr>
                        <w:b/>
                      </w:rPr>
                    </w:pPr>
                    <w:r>
                      <w:rPr>
                        <w:b/>
                        <w:i/>
                        <w:iCs/>
                      </w:rPr>
                      <w:t xml:space="preserve">Job Insecurity </w:t>
                    </w:r>
                    <w:r>
                      <w:rPr>
                        <w:b/>
                      </w:rPr>
                      <w:t>(X1)</w:t>
                    </w:r>
                  </w:p>
                  <w:p w:rsidR="0073234B" w:rsidRPr="00465DE8" w:rsidRDefault="0073234B" w:rsidP="0073234B">
                    <w:pPr>
                      <w:pStyle w:val="ListParagraph"/>
                      <w:numPr>
                        <w:ilvl w:val="0"/>
                        <w:numId w:val="28"/>
                      </w:numPr>
                      <w:spacing w:after="0" w:line="240" w:lineRule="auto"/>
                      <w:rPr>
                        <w:b/>
                        <w:bCs/>
                        <w:sz w:val="22"/>
                      </w:rPr>
                    </w:pPr>
                    <w:r>
                      <w:rPr>
                        <w:sz w:val="22"/>
                      </w:rPr>
                      <w:t>Makna pekerjaan bagi individu</w:t>
                    </w:r>
                  </w:p>
                  <w:p w:rsidR="0073234B" w:rsidRPr="00465DE8" w:rsidRDefault="0073234B" w:rsidP="0073234B">
                    <w:pPr>
                      <w:pStyle w:val="ListParagraph"/>
                      <w:numPr>
                        <w:ilvl w:val="0"/>
                        <w:numId w:val="28"/>
                      </w:numPr>
                      <w:spacing w:after="0" w:line="240" w:lineRule="auto"/>
                      <w:rPr>
                        <w:b/>
                        <w:bCs/>
                        <w:sz w:val="22"/>
                      </w:rPr>
                    </w:pPr>
                    <w:r>
                      <w:rPr>
                        <w:sz w:val="22"/>
                      </w:rPr>
                      <w:t>Tingkat ancaman yang dirasakan terhadap aspek pekerjaan tertentu</w:t>
                    </w:r>
                  </w:p>
                  <w:p w:rsidR="0073234B" w:rsidRPr="00786F27" w:rsidRDefault="0073234B" w:rsidP="0073234B">
                    <w:pPr>
                      <w:pStyle w:val="ListParagraph"/>
                      <w:numPr>
                        <w:ilvl w:val="0"/>
                        <w:numId w:val="28"/>
                      </w:numPr>
                      <w:spacing w:after="0" w:line="240" w:lineRule="auto"/>
                      <w:rPr>
                        <w:b/>
                        <w:bCs/>
                      </w:rPr>
                    </w:pPr>
                    <w:r>
                      <w:rPr>
                        <w:sz w:val="22"/>
                      </w:rPr>
                      <w:t>Tingkat ancaman yang memengaruhi pekerjaan secara keseluruhan</w:t>
                    </w:r>
                  </w:p>
                  <w:p w:rsidR="0073234B" w:rsidRPr="00786F27" w:rsidRDefault="0073234B" w:rsidP="0073234B">
                    <w:pPr>
                      <w:pStyle w:val="ListParagraph"/>
                      <w:numPr>
                        <w:ilvl w:val="0"/>
                        <w:numId w:val="28"/>
                      </w:numPr>
                      <w:spacing w:after="0" w:line="240" w:lineRule="auto"/>
                      <w:rPr>
                        <w:b/>
                        <w:bCs/>
                      </w:rPr>
                    </w:pPr>
                    <w:r>
                      <w:rPr>
                        <w:sz w:val="22"/>
                      </w:rPr>
                      <w:t>Pentingnya kemampuan individu</w:t>
                    </w:r>
                  </w:p>
                  <w:p w:rsidR="0073234B" w:rsidRPr="00465DE8" w:rsidRDefault="0073234B" w:rsidP="0073234B">
                    <w:pPr>
                      <w:pStyle w:val="ListParagraph"/>
                      <w:spacing w:after="0" w:line="240" w:lineRule="auto"/>
                      <w:rPr>
                        <w:b/>
                        <w:bCs/>
                      </w:rPr>
                    </w:pPr>
                    <w:r>
                      <w:rPr>
                        <w:sz w:val="22"/>
                      </w:rPr>
                      <w:t>Dalam menghadapi peluang kerja</w:t>
                    </w:r>
                  </w:p>
                  <w:p w:rsidR="0073234B" w:rsidRPr="00786F27" w:rsidRDefault="005C1065" w:rsidP="0073234B">
                    <w:pPr>
                      <w:pStyle w:val="ListParagraph"/>
                      <w:spacing w:after="0" w:line="240" w:lineRule="auto"/>
                      <w:rPr>
                        <w:b/>
                        <w:bCs/>
                      </w:rPr>
                    </w:pPr>
                    <w:r w:rsidRPr="00801CB6">
                      <w:rPr>
                        <w:lang w:val="id-ID"/>
                      </w:rPr>
                      <w:fldChar w:fldCharType="begin" w:fldLock="1"/>
                    </w:r>
                    <w:r w:rsidR="0073234B">
                      <w:rPr>
                        <w:lang w:val="id-ID"/>
                      </w:rPr>
                      <w:instrText>ADDIN CSL_CITATION {"citationItems":[{"id":"ITEM-1","itemData":{"DOI":"10.26740/jim.v8n4.p1211-1221","abstract":"The purpose of this study is to analyze the relationship between work-life balance and employee performance through an organizational commitment to the employees of PT. Bhinneka Life Indonesia Surabaya branch. This type of research is quantitative research. The study used a saturated sample technique with a total of 50 permanent employees at PT. Bhinneka Life Indonesia Surabaya branch. From the results of statistical analysis, this study uses Partial Least Square (PLS) and is assisted with smartPLS 3.0 software. This research shows the results of work-life balance has no relationship with employee performance. Work-life balance has a positive effect on commitment. While commitment has a relationship with performance. And the commitment variables can mediate the effect between work-life balance on employee performance. This study shows the results of work-life balance have a smaller direct relationship than an indirect effect on the performance of employee. The implications are based on results of research applied to companies that superiors can provide training to employees on the importance of managing the time between life at work and life outside of work such as life at home. Also, the employees can pay attention to their comfort while working or in receiving bonuses when the targets set by the company have been achieved. Supervisors can also provide other training to the employees to improve the quality of their work.","author":[{"dropping-particle":"","family":"Ardiansyah","given":"Choirul Adam","non-dropping-particle":"","parse-names":false,"suffix":""},{"dropping-particle":"","family":"Surjanti","given":"Jun","non-dropping-particle":"","parse-names":false,"suffix":""}],"container-title":"Jurnal Ilmu Manajemen","id":"ITEM-1","issue":"4","issued":{"date-parts":[["2020"]]},"page":"1211","title":"Pengaruh Work Life Balance terhadap Kinerja Karyawan melalui Komitmen Organisasi pada Karyawan PT. Bhinneka Life Indonesia Cabang Surabaya","type":"article-journal","volume":"8"},"uris":["http://www.mendeley.com/documents/?uuid=a2bc41ab-075c-4127-a221-5f553e373ea2","http://www.mendeley.com/documents/?uuid=5bf59e17-cde6-4713-afb8-617dcd4abb00"]}],"mendeley":{"formattedCitation":"(Ardiansyah &amp; Surjanti, 2020)","manualFormatting":" ","plainTextFormattedCitation":"(Ardiansyah &amp; Surjanti, 2020)","previouslyFormattedCitation":"(Ardiansyah &amp; Surjanti, 2020)"},"properties":{"noteIndex":0},"schema":"https://github.com/citation-style-language/schema/raw/master/csl-citation.json"}</w:instrText>
                    </w:r>
                    <w:r w:rsidRPr="00801CB6">
                      <w:rPr>
                        <w:lang w:val="id-ID"/>
                      </w:rPr>
                      <w:fldChar w:fldCharType="end"/>
                    </w:r>
                    <w:r w:rsidR="0073234B">
                      <w:t>(Audina &amp; Kusmayadi, 2018)</w:t>
                    </w:r>
                  </w:p>
                </w:txbxContent>
              </v:textbox>
            </v:rect>
            <v:group id="Group 22" o:spid="_x0000_s1028" style="position:absolute;top:1562;width:54988;height:36157" coordorigin=",1562" coordsize="54988,361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rect id="Rectangle 23" o:spid="_x0000_s1029" style="position:absolute;left:33423;top:13142;width:18427;height:87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KmysUA&#10;AADbAAAADwAAAGRycy9kb3ducmV2LnhtbESPT2vCQBTE7wW/w/KE3urGCMWkriL+QY9tFGxvj+xr&#10;Esy+Ddk1SfvpuwXB4zAzv2EWq8HUoqPWVZYVTCcRCOLc6ooLBefT/mUOwnlkjbVlUvBDDlbL0dMC&#10;U217/qAu84UIEHYpKii9b1IpXV6SQTexDXHwvm1r0AfZFlK32Ae4qWUcRa/SYMVhocSGNiXl1+xm&#10;FBzmzfrzaH/7ot59HS7vl2R7SrxSz+Nh/QbC0+Af4Xv7qBXEM/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QqbKxQAAANsAAAAPAAAAAAAAAAAAAAAAAJgCAABkcnMv&#10;ZG93bnJldi54bWxQSwUGAAAAAAQABAD1AAAAigMAAAAA&#10;" filled="f" stroked="f">
                <v:textbox inset="0,0,0,0">
                  <w:txbxContent>
                    <w:p w:rsidR="0073234B" w:rsidRPr="00434076" w:rsidRDefault="0073234B" w:rsidP="0073234B">
                      <w:pPr>
                        <w:spacing w:after="0" w:line="240" w:lineRule="auto"/>
                        <w:ind w:left="360"/>
                        <w:rPr>
                          <w:b/>
                          <w:iCs/>
                        </w:rPr>
                      </w:pPr>
                      <w:r w:rsidRPr="00434076">
                        <w:rPr>
                          <w:b/>
                          <w:iCs/>
                        </w:rPr>
                        <w:t xml:space="preserve">Kinerja </w:t>
                      </w:r>
                      <w:r>
                        <w:rPr>
                          <w:b/>
                          <w:iCs/>
                        </w:rPr>
                        <w:t>Karyawan</w:t>
                      </w:r>
                      <w:r w:rsidRPr="00434076">
                        <w:rPr>
                          <w:b/>
                          <w:iCs/>
                        </w:rPr>
                        <w:t>(Y)</w:t>
                      </w:r>
                    </w:p>
                    <w:p w:rsidR="0073234B" w:rsidRPr="00434076" w:rsidRDefault="0073234B" w:rsidP="0073234B">
                      <w:pPr>
                        <w:pStyle w:val="ListParagraph"/>
                        <w:numPr>
                          <w:ilvl w:val="0"/>
                          <w:numId w:val="29"/>
                        </w:numPr>
                        <w:spacing w:after="0" w:line="240" w:lineRule="auto"/>
                        <w:rPr>
                          <w:rFonts w:eastAsia="Times New Roman" w:cs="Times New Roman"/>
                          <w:color w:val="000000"/>
                          <w:szCs w:val="24"/>
                        </w:rPr>
                      </w:pPr>
                      <w:r>
                        <w:rPr>
                          <w:rFonts w:eastAsia="Times New Roman" w:cs="Times New Roman"/>
                          <w:color w:val="000000"/>
                          <w:szCs w:val="24"/>
                        </w:rPr>
                        <w:t>Pelaksanaan Tugas</w:t>
                      </w:r>
                    </w:p>
                    <w:p w:rsidR="0073234B" w:rsidRPr="00434076" w:rsidRDefault="0073234B" w:rsidP="0073234B">
                      <w:pPr>
                        <w:pStyle w:val="ListParagraph"/>
                        <w:numPr>
                          <w:ilvl w:val="0"/>
                          <w:numId w:val="29"/>
                        </w:numPr>
                        <w:spacing w:after="0" w:line="240" w:lineRule="auto"/>
                        <w:rPr>
                          <w:rFonts w:eastAsia="Times New Roman" w:cs="Times New Roman"/>
                          <w:color w:val="000000"/>
                          <w:szCs w:val="24"/>
                        </w:rPr>
                      </w:pPr>
                      <w:r>
                        <w:rPr>
                          <w:rFonts w:eastAsia="Times New Roman" w:cs="Times New Roman"/>
                          <w:color w:val="000000"/>
                          <w:szCs w:val="24"/>
                        </w:rPr>
                        <w:t>Tanggung Jawab</w:t>
                      </w:r>
                    </w:p>
                    <w:p w:rsidR="0073234B" w:rsidRPr="00434076" w:rsidRDefault="0073234B" w:rsidP="0073234B">
                      <w:pPr>
                        <w:pStyle w:val="ListParagraph"/>
                        <w:numPr>
                          <w:ilvl w:val="0"/>
                          <w:numId w:val="29"/>
                        </w:numPr>
                        <w:spacing w:after="0" w:line="240" w:lineRule="auto"/>
                        <w:rPr>
                          <w:rFonts w:eastAsia="Times New Roman" w:cs="Times New Roman"/>
                          <w:color w:val="000000"/>
                          <w:szCs w:val="24"/>
                        </w:rPr>
                      </w:pPr>
                      <w:r>
                        <w:rPr>
                          <w:rFonts w:eastAsia="Times New Roman" w:cs="Times New Roman"/>
                          <w:color w:val="000000"/>
                          <w:szCs w:val="24"/>
                        </w:rPr>
                        <w:t>Kuantitas Kerja</w:t>
                      </w:r>
                    </w:p>
                    <w:p w:rsidR="0073234B" w:rsidRPr="009D6E0B" w:rsidRDefault="0073234B" w:rsidP="0073234B">
                      <w:pPr>
                        <w:pStyle w:val="ListParagraph"/>
                        <w:numPr>
                          <w:ilvl w:val="0"/>
                          <w:numId w:val="29"/>
                        </w:numPr>
                        <w:spacing w:after="0" w:line="240" w:lineRule="auto"/>
                        <w:rPr>
                          <w:rFonts w:eastAsia="Times New Roman" w:cs="Times New Roman"/>
                          <w:color w:val="000000"/>
                          <w:szCs w:val="24"/>
                        </w:rPr>
                      </w:pPr>
                      <w:r>
                        <w:rPr>
                          <w:rFonts w:eastAsia="Times New Roman" w:cs="Times New Roman"/>
                          <w:color w:val="000000"/>
                          <w:szCs w:val="24"/>
                        </w:rPr>
                        <w:t>Kualitas Kerja</w:t>
                      </w:r>
                    </w:p>
                    <w:p w:rsidR="0073234B" w:rsidRPr="009D6E0B" w:rsidRDefault="0073234B" w:rsidP="0073234B">
                      <w:pPr>
                        <w:spacing w:after="0" w:line="240" w:lineRule="auto"/>
                        <w:ind w:left="720"/>
                        <w:rPr>
                          <w:rFonts w:eastAsia="Times New Roman" w:cs="Times New Roman"/>
                          <w:color w:val="000000"/>
                          <w:szCs w:val="24"/>
                        </w:rPr>
                      </w:pPr>
                      <w:r>
                        <w:t>(Jufrizen, 2021)</w:t>
                      </w:r>
                    </w:p>
                    <w:p w:rsidR="0073234B" w:rsidRPr="00434076" w:rsidRDefault="0073234B" w:rsidP="0073234B">
                      <w:pPr>
                        <w:spacing w:after="0"/>
                        <w:jc w:val="center"/>
                        <w:rPr>
                          <w:rFonts w:eastAsia="Times New Roman" w:cs="Times New Roman"/>
                          <w:color w:val="000000"/>
                          <w:szCs w:val="24"/>
                        </w:rPr>
                      </w:pPr>
                    </w:p>
                    <w:p w:rsidR="0073234B" w:rsidRPr="00434076" w:rsidRDefault="0073234B" w:rsidP="0073234B">
                      <w:pPr>
                        <w:spacing w:after="0"/>
                        <w:jc w:val="center"/>
                        <w:rPr>
                          <w:b/>
                          <w:iCs/>
                        </w:rPr>
                      </w:pPr>
                    </w:p>
                    <w:p w:rsidR="0073234B" w:rsidRPr="00215F1F" w:rsidRDefault="0073234B" w:rsidP="0073234B">
                      <w:pPr>
                        <w:spacing w:after="0"/>
                        <w:jc w:val="center"/>
                        <w:rPr>
                          <w:b/>
                          <w:i/>
                          <w:iCs/>
                        </w:rPr>
                      </w:pPr>
                    </w:p>
                    <w:p w:rsidR="0073234B" w:rsidRDefault="0073234B" w:rsidP="0073234B">
                      <w:pPr>
                        <w:jc w:val="center"/>
                        <w:rPr>
                          <w:iCs/>
                        </w:rPr>
                      </w:pPr>
                    </w:p>
                    <w:p w:rsidR="0073234B" w:rsidRDefault="0073234B" w:rsidP="0073234B">
                      <w:pPr>
                        <w:jc w:val="center"/>
                        <w:rPr>
                          <w:b/>
                          <w:iCs/>
                        </w:rPr>
                      </w:pPr>
                    </w:p>
                    <w:p w:rsidR="0073234B" w:rsidRDefault="0073234B" w:rsidP="0073234B">
                      <w:pPr>
                        <w:jc w:val="center"/>
                        <w:rPr>
                          <w:sz w:val="22"/>
                        </w:rPr>
                      </w:pPr>
                    </w:p>
                  </w:txbxContent>
                </v:textbox>
              </v:rect>
              <v:group id="Group 24" o:spid="_x0000_s1030" style="position:absolute;top:1562;width:54988;height:36157" coordorigin=",1562" coordsize="54988,361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rect id="Rectangle 25" o:spid="_x0000_s1031" style="position:absolute;left:4728;top:26325;width:21622;height:783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ebJcUA&#10;AADbAAAADwAAAGRycy9kb3ducmV2LnhtbESPT2vCQBTE7wW/w/KE3urGgMWkriL+QY9tFGxvj+xr&#10;Esy+Ddk1SfvpuwXB4zAzv2EWq8HUoqPWVZYVTCcRCOLc6ooLBefT/mUOwnlkjbVlUvBDDlbL0dMC&#10;U217/qAu84UIEHYpKii9b1IpXV6SQTexDXHwvm1r0AfZFlK32Ae4qWUcRa/SYMVhocSGNiXl1+xm&#10;FBzmzfrzaH/7ot59HS7vl2R7SrxSz+Nh/QbC0+Af4Xv7qBXEM/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55slxQAAANsAAAAPAAAAAAAAAAAAAAAAAJgCAABkcnMv&#10;ZG93bnJldi54bWxQSwUGAAAAAAQABAD1AAAAigMAAAAA&#10;" filled="f" stroked="f">
                  <v:textbox inset="0,0,0,0">
                    <w:txbxContent>
                      <w:p w:rsidR="0073234B" w:rsidRPr="00B836DE" w:rsidRDefault="0073234B" w:rsidP="0073234B">
                        <w:pPr>
                          <w:spacing w:after="0" w:line="240" w:lineRule="auto"/>
                          <w:jc w:val="center"/>
                          <w:rPr>
                            <w:b/>
                          </w:rPr>
                        </w:pPr>
                        <w:r>
                          <w:rPr>
                            <w:b/>
                          </w:rPr>
                          <w:t>Budaya Kerja (X3)</w:t>
                        </w:r>
                      </w:p>
                      <w:p w:rsidR="0073234B" w:rsidRPr="00750C69" w:rsidRDefault="0073234B" w:rsidP="0073234B">
                        <w:pPr>
                          <w:pStyle w:val="BodyText"/>
                          <w:numPr>
                            <w:ilvl w:val="0"/>
                            <w:numId w:val="27"/>
                          </w:numPr>
                          <w:ind w:left="851"/>
                          <w:rPr>
                            <w:color w:val="000000"/>
                            <w:sz w:val="22"/>
                            <w:szCs w:val="22"/>
                            <w:lang w:val="id-ID"/>
                          </w:rPr>
                        </w:pPr>
                        <w:r>
                          <w:rPr>
                            <w:color w:val="000000"/>
                            <w:sz w:val="22"/>
                            <w:szCs w:val="22"/>
                            <w:lang w:val="en-US"/>
                          </w:rPr>
                          <w:t>Perilaku Pemimpin</w:t>
                        </w:r>
                      </w:p>
                      <w:p w:rsidR="0073234B" w:rsidRPr="0019736D" w:rsidRDefault="0073234B" w:rsidP="0073234B">
                        <w:pPr>
                          <w:pStyle w:val="BodyText"/>
                          <w:numPr>
                            <w:ilvl w:val="0"/>
                            <w:numId w:val="27"/>
                          </w:numPr>
                          <w:ind w:left="851"/>
                          <w:rPr>
                            <w:color w:val="000000"/>
                            <w:sz w:val="22"/>
                            <w:szCs w:val="22"/>
                            <w:lang w:val="id-ID"/>
                          </w:rPr>
                        </w:pPr>
                        <w:r>
                          <w:rPr>
                            <w:color w:val="000000"/>
                            <w:sz w:val="22"/>
                            <w:szCs w:val="22"/>
                            <w:lang w:val="en-US"/>
                          </w:rPr>
                          <w:t>Misi Perusahaan</w:t>
                        </w:r>
                      </w:p>
                      <w:p w:rsidR="0073234B" w:rsidRPr="0019736D" w:rsidRDefault="0073234B" w:rsidP="0073234B">
                        <w:pPr>
                          <w:pStyle w:val="BodyText"/>
                          <w:numPr>
                            <w:ilvl w:val="0"/>
                            <w:numId w:val="27"/>
                          </w:numPr>
                          <w:ind w:left="851"/>
                          <w:rPr>
                            <w:color w:val="000000"/>
                            <w:sz w:val="22"/>
                            <w:szCs w:val="22"/>
                            <w:lang w:val="id-ID"/>
                          </w:rPr>
                        </w:pPr>
                        <w:r>
                          <w:rPr>
                            <w:color w:val="000000"/>
                            <w:sz w:val="22"/>
                            <w:szCs w:val="22"/>
                            <w:lang w:val="en-US"/>
                          </w:rPr>
                          <w:t>Proses Pembelajaran</w:t>
                        </w:r>
                      </w:p>
                      <w:p w:rsidR="0073234B" w:rsidRPr="009D6E0B" w:rsidRDefault="0073234B" w:rsidP="0073234B">
                        <w:pPr>
                          <w:pStyle w:val="BodyText"/>
                          <w:numPr>
                            <w:ilvl w:val="0"/>
                            <w:numId w:val="27"/>
                          </w:numPr>
                          <w:ind w:left="851"/>
                          <w:rPr>
                            <w:color w:val="000000"/>
                            <w:sz w:val="22"/>
                            <w:szCs w:val="22"/>
                            <w:lang w:val="id-ID"/>
                          </w:rPr>
                        </w:pPr>
                        <w:r>
                          <w:rPr>
                            <w:color w:val="000000"/>
                            <w:sz w:val="22"/>
                            <w:szCs w:val="22"/>
                            <w:lang w:val="en-US"/>
                          </w:rPr>
                          <w:t>Motivasi</w:t>
                        </w:r>
                      </w:p>
                      <w:p w:rsidR="0073234B" w:rsidRPr="00750C69" w:rsidRDefault="005C1065" w:rsidP="0073234B">
                        <w:pPr>
                          <w:pStyle w:val="BodyText"/>
                          <w:ind w:left="491"/>
                          <w:rPr>
                            <w:b/>
                            <w:sz w:val="22"/>
                            <w:szCs w:val="22"/>
                            <w:lang w:val="id-ID"/>
                          </w:rPr>
                        </w:pPr>
                        <w:r w:rsidRPr="00750C69">
                          <w:rPr>
                            <w:color w:val="000000"/>
                            <w:sz w:val="22"/>
                            <w:szCs w:val="22"/>
                            <w:lang w:val="id-ID"/>
                          </w:rPr>
                          <w:fldChar w:fldCharType="begin" w:fldLock="1"/>
                        </w:r>
                        <w:r w:rsidR="0073234B">
                          <w:rPr>
                            <w:color w:val="000000"/>
                            <w:sz w:val="22"/>
                            <w:szCs w:val="22"/>
                            <w:lang w:val="id-ID"/>
                          </w:rPr>
                          <w:instrText>ADDIN CSL_CITATION {"citationItems":[{"id":"ITEM-1","itemData":{"abstract":"This research was conducted to determine the influence of teamwork on employee work productivity in PLN (Persero)Transmisi Jawa Bagian Tengah. In this research the method used is quantitative method with a descriptive study. The sample used is employees of PT. PLN (Persero) Transmisi Jawa Bagian Tengah as many as 70 people used the Probability Sampling technique with sampling using the Simple Random Sampling technique. Based on the results of a simple linear regression test, the respondent's response to teamwork was in a good category with a score of 73,83%. While the responses of respondents work productivity are in good category with a score of 76.70%. The results of the study also showed that the teamwork variable (X) had a positive and significant effect on work productivity(Y). The result show that teamwork are affected by 82,62% towards work productivity, meanwhile the rest are affected by another variable that are not researched in this research.","author":[{"dropping-particle":"","family":"Anggraeni","given":"Layla","non-dropping-particle":"","parse-names":false,"suffix":""},{"dropping-particle":"","family":"Saragih","given":"Romat","non-dropping-particle":"","parse-names":false,"suffix":""}],"container-title":"e-Proceeding of Management","id":"ITEM-1","issue":"1","issued":{"date-parts":[["2019"]]},"page":"1-8","title":"Pengaruh Kerjasama Tim Terhadap Produktivitas Kerja Karyawan Pt. Pln (Persero) Transmisi Jawa Bagian Tengah the Effect of Teamwork on Employee Work Productivity on Pt. Pln (Persero) Central Java Transmission","type":"article-journal","volume":"6"},"uris":["http://www.mendeley.com/documents/?uuid=db7e6e63-8061-43da-8a21-179065d2c39a","http://www.mendeley.com/documents/?uuid=f7cb383d-b75b-49b7-8782-04157c17dd77"]}],"mendeley":{"formattedCitation":"(Anggraeni &amp; Saragih, 2019)","manualFormatting":"(Umar, 2013)","plainTextFormattedCitation":"(Anggraeni &amp; Saragih, 2019)","previouslyFormattedCitation":"(Anggraeni &amp; Saragih, 2019)"},"properties":{"noteIndex":0},"schema":"https://github.com/citation-style-language/schema/raw/master/csl-citation.json"}</w:instrText>
                        </w:r>
                        <w:r w:rsidRPr="00750C69">
                          <w:rPr>
                            <w:color w:val="000000"/>
                            <w:sz w:val="22"/>
                            <w:szCs w:val="22"/>
                            <w:lang w:val="id-ID"/>
                          </w:rPr>
                          <w:fldChar w:fldCharType="separate"/>
                        </w:r>
                        <w:r w:rsidR="0073234B" w:rsidRPr="00750C69">
                          <w:rPr>
                            <w:noProof/>
                            <w:color w:val="000000"/>
                            <w:sz w:val="22"/>
                            <w:szCs w:val="22"/>
                            <w:lang w:val="en-US"/>
                          </w:rPr>
                          <w:t>(</w:t>
                        </w:r>
                        <w:r w:rsidR="0073234B">
                          <w:rPr>
                            <w:noProof/>
                            <w:color w:val="000000"/>
                            <w:sz w:val="22"/>
                            <w:szCs w:val="22"/>
                            <w:lang w:val="en-US"/>
                          </w:rPr>
                          <w:t>Umar</w:t>
                        </w:r>
                        <w:r w:rsidR="0073234B" w:rsidRPr="00750C69">
                          <w:rPr>
                            <w:noProof/>
                            <w:color w:val="000000"/>
                            <w:sz w:val="22"/>
                            <w:szCs w:val="22"/>
                            <w:lang w:val="id-ID"/>
                          </w:rPr>
                          <w:t>, 2</w:t>
                        </w:r>
                        <w:r w:rsidR="0073234B">
                          <w:rPr>
                            <w:noProof/>
                            <w:color w:val="000000"/>
                            <w:sz w:val="22"/>
                            <w:szCs w:val="22"/>
                            <w:lang w:val="en-US"/>
                          </w:rPr>
                          <w:t>013</w:t>
                        </w:r>
                        <w:r w:rsidR="0073234B" w:rsidRPr="00750C69">
                          <w:rPr>
                            <w:noProof/>
                            <w:color w:val="000000"/>
                            <w:sz w:val="22"/>
                            <w:szCs w:val="22"/>
                            <w:lang w:val="id-ID"/>
                          </w:rPr>
                          <w:t>)</w:t>
                        </w:r>
                        <w:r w:rsidRPr="00750C69">
                          <w:rPr>
                            <w:color w:val="000000"/>
                            <w:sz w:val="22"/>
                            <w:szCs w:val="22"/>
                            <w:lang w:val="id-ID"/>
                          </w:rPr>
                          <w:fldChar w:fldCharType="end"/>
                        </w:r>
                      </w:p>
                    </w:txbxContent>
                  </v:textbox>
                </v:rect>
                <v:group id="Group 26" o:spid="_x0000_s1032" style="position:absolute;top:1562;width:54988;height:36157" coordorigin=",1562" coordsize="54988,361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oval id="Oval 27" o:spid="_x0000_s1033" style="position:absolute;left:3524;top:1562;width:28658;height:1251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vxMIA&#10;AADbAAAADwAAAGRycy9kb3ducmV2LnhtbESPwWrDMBBE74X8g9hAb41sQ9PgRDYlYJpTIGk/YLG2&#10;llNpZSwldv6+ChR6HGbmDbOrZ2fFjcbQe1aQrzIQxK3XPXcKvj6blw2IEJE1Ws+k4E4B6mrxtMNS&#10;+4lPdDvHTiQIhxIVmBiHUsrQGnIYVn4gTt63Hx3GJMdO6hGnBHdWFlm2lg57TgsGB9oban/OV6fg&#10;cP+4WDe/muGU200z5bT22VGp5+X8vgURaY7/4b/2QSso3uDxJf0AWf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y/EwgAAANsAAAAPAAAAAAAAAAAAAAAAAJgCAABkcnMvZG93&#10;bnJldi54bWxQSwUGAAAAAAQABAD1AAAAhwMAAAAA&#10;" filled="f" strokeweight="1.5pt">
                    <v:stroke joinstyle="miter"/>
                  </v:oval>
                  <v:oval id="Oval 28" o:spid="_x0000_s1034" style="position:absolute;left:3917;top:14592;width:24374;height:99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7tr4A&#10;AADbAAAADwAAAGRycy9kb3ducmV2LnhtbERP3WrCMBS+H+wdwhl4N9MWFOmayhiIXgm6PcChOWuq&#10;yUlpYlvf3lwIXn58/9V2dlaMNITOs4J8mYEgbrzuuFXw97v73IAIEVmj9UwK7hRgW7+/VVhqP/GJ&#10;xnNsRQrhUKICE2NfShkaQw7D0vfEifv3g8OY4NBKPeCUwp2VRZatpcOOU4PBnn4MNdfzzSk43PcX&#10;6+aV6U+53eymnNY+Oyq1+Ji/v0BEmuNL/HQftIIijU1f0g+Q9Q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ku7a+AAAA2wAAAA8AAAAAAAAAAAAAAAAAmAIAAGRycy9kb3ducmV2&#10;LnhtbFBLBQYAAAAABAAEAPUAAACDAwAAAAA=&#10;" filled="f" strokeweight="1.5pt">
                    <v:stroke joinstyle="miter"/>
                  </v:oval>
                  <v:oval id="Oval 29" o:spid="_x0000_s1035" style="position:absolute;left:3524;top:25164;width:24587;height:1056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geLcEA&#10;AADbAAAADwAAAGRycy9kb3ducmV2LnhtbESP3YrCMBSE7xf2HcJZ8G6bVlC0a5RlQfRK8OcBDs3Z&#10;ppqclCba+vZGELwcZuYbZrEanBU36kLjWUGR5SCIK68brhWcjuvvGYgQkTVaz6TgTgFWy8+PBZba&#10;97yn2yHWIkE4lKjAxNiWUobKkMOQ+ZY4ef++cxiT7GqpO+wT3Fk5zvOpdNhwWjDY0p+h6nK4OgXb&#10;++Zs3TAx7b6ws3Vf0NTnO6VGX8PvD4hIQ3yHX+2tVjCew/NL+gFy+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CoHi3BAAAA2wAAAA8AAAAAAAAAAAAAAAAAmAIAAGRycy9kb3du&#10;cmV2LnhtbFBLBQYAAAAABAAEAPUAAACGAwAAAAA=&#10;" filled="f" strokeweight="1.5pt">
                    <v:stroke joinstyle="miter"/>
                  </v:oval>
                  <v:line id="Straight Connector 30" o:spid="_x0000_s1036" style="position:absolute;visibility:visible" from="0,8126" to="3048,81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5FmsAAAADbAAAADwAAAGRycy9kb3ducmV2LnhtbERP3WrCMBS+F/YO4Qy8s8kciFTTsh8c&#10;4gQ39QEOzbEta05KEzXu6ZeLgZcf3/+yjLYTFxp861jDU6ZAEFfOtFxrOB5WkzkIH5ANdo5Jw408&#10;lMXDaIm5cVf+pss+1CKFsM9RQxNCn0vpq4Ys+sz1xIk7ucFiSHCopRnwmsJtJ6dKzaTFllNDgz29&#10;NVT97M9Ww6/6jKjm3e6L+X1af2xeb1uOWo8f48sCRKAY7uJ/99poeE7r05f0A2Tx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b+RZrAAAAA2wAAAA8AAAAAAAAAAAAAAAAA&#10;oQIAAGRycy9kb3ducmV2LnhtbFBLBQYAAAAABAAEAPkAAACOAwAAAAA=&#10;" strokeweight="1pt">
                    <v:stroke joinstyle="miter"/>
                  </v:line>
                  <v:line id="Straight Connector 31" o:spid="_x0000_s1037" style="position:absolute;visibility:visible" from="0,19445" to="5006,195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bLgAcMAAADbAAAADwAAAGRycy9kb3ducmV2LnhtbESP0WoCMRRE3wv+Q7iFvtVkLRRZjYtV&#10;LKIFW/UDLpvr7uLmZtmkGvv1plDo4zAzZ5hpEW0rLtT7xrGGbKhAEJfONFxpOB5Wz2MQPiAbbB2T&#10;hht5KGaDhynmxl35iy77UIkEYZ+jhjqELpfSlzVZ9EPXESfv5HqLIcm+kqbHa4LbVo6UepUWG04L&#10;NXa0qKk877+thh+1jajG7e6TeTmq3jdvtw+OWj89xvkERKAY/sN/7bXR8JLB75f0A+Ts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my4AHDAAAA2wAAAA8AAAAAAAAAAAAA&#10;AAAAoQIAAGRycy9kb3ducmV2LnhtbFBLBQYAAAAABAAEAPkAAACRAwAAAAA=&#10;" strokeweight="1pt">
                    <v:stroke joinstyle="miter"/>
                  </v:line>
                  <v:line id="Straight Connector 32" o:spid="_x0000_s1038" style="position:absolute;visibility:visible" from="293,30480" to="3341,304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B+dsMAAADbAAAADwAAAGRycy9kb3ducmV2LnhtbESP3WoCMRSE7wu+QzhC7zRxC0VWo/iD&#10;UtpC688DHDbH3cXNybKJGvv0TUHo5TAz3zDTebSNuFLna8caRkMFgrhwpuZSw/GwGYxB+IBssHFM&#10;Gu7kYT7rPU0xN+7GO7ruQykShH2OGqoQ2lxKX1Rk0Q9dS5y8k+sshiS7UpoObwluG5kp9Sot1pwW&#10;KmxpVVFx3l+shh/1EVGNm69v5nVWbt+X90+OWj/342ICIlAM/+FH+81oeMng70v6AXL2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lgfnbDAAAA2wAAAA8AAAAAAAAAAAAA&#10;AAAAoQIAAGRycy9kb3ducmV2LnhtbFBLBQYAAAAABAAEAPkAAACRAwAAAAA=&#10;" strokeweight="1pt">
                    <v:stroke joinstyle="miter"/>
                  </v:line>
                  <v:line id="Straight Connector 33" o:spid="_x0000_s1039" style="position:absolute;visibility:visible" from="0,8126" to="0,37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zb7cQAAADbAAAADwAAAGRycy9kb3ducmV2LnhtbESP3WoCMRSE7wt9h3AK3mniCkW2xqW2&#10;VEQL/tQHOGyOu0s3J8sm1dinNwWhl8PMfMPMimhbcabeN441jEcKBHHpTMOVhuPXx3AKwgdkg61j&#10;0nAlD8X88WGGuXEX3tP5ECqRIOxz1FCH0OVS+rImi37kOuLknVxvMSTZV9L0eElw28pMqWdpseG0&#10;UGNHbzWV34cfq+FXbSKqabvdMb9n1XK9uH5y1HrwFF9fQASK4T98b6+MhskE/r6kHyDn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LNvtxAAAANsAAAAPAAAAAAAAAAAA&#10;AAAAAKECAABkcnMvZG93bnJldi54bWxQSwUGAAAAAAQABAD5AAAAkgMAAAAA&#10;" strokeweight="1pt">
                    <v:stroke joinstyle="miter"/>
                  </v:line>
                  <v:line id="Straight Connector 34" o:spid="_x0000_s1040" style="position:absolute;visibility:visible" from="0,37719" to="41433,37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DmcMAAADbAAAADwAAAGRycy9kb3ducmV2LnhtbESP3WoCMRSE7wt9h3AE72qiFZHVKLal&#10;Iq1Q/x7gsDnuLm5Olk3U6NM3BaGXw8x8w0zn0dbiQq2vHGvo9xQI4tyZigsNh/3nyxiED8gGa8ek&#10;4UYe5rPnpylmxl15S5ddKESCsM9QQxlCk0np85Is+p5riJN3dK3FkGRbSNPiNcFtLQdKjaTFitNC&#10;iQ29l5Sfdmer4a6+I6px/bNh/hgUy6+325qj1t1OXExABIrhP/xor4yG1yH8fUk/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nFQ5nDAAAA2wAAAA8AAAAAAAAAAAAA&#10;AAAAoQIAAGRycy9kb3ducmV2LnhtbFBLBQYAAAAABAAEAPkAAACRAwAAAAA=&#10;" strokeweight="1pt">
                    <v:stroke joinstyle="miter"/>
                  </v:line>
                  <v:shapetype id="_x0000_t32" coordsize="21600,21600" o:spt="32" o:oned="t" path="m,l21600,21600e" filled="f">
                    <v:path arrowok="t" fillok="f" o:connecttype="none"/>
                    <o:lock v:ext="edit" shapetype="t"/>
                  </v:shapetype>
                  <v:shape id="Straight Arrow Connector 35" o:spid="_x0000_s1041" type="#_x0000_t32" style="position:absolute;left:28111;top:21309;width:9883;height:9138;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afOcIAAADbAAAADwAAAGRycy9kb3ducmV2LnhtbESPS4vCMBSF9wP+h3AFd2OqzvioRhFB&#10;mIWbcRTq7tJc22JzU5Ko9d8bQZjl4Tw+zmLVmlrcyPnKsoJBPwFBnFtdcaHg8Lf9nILwAVljbZkU&#10;PMjDatn5WGCq7Z1/6bYPhYgj7FNUUIbQpFL6vCSDvm8b4uidrTMYonSF1A7vcdzUcpgkY2mw4kgo&#10;saFNSfllfzUR0kxOepytnTweMn01ky+7m2VK9brteg4iUBv+w+/2j1Yw+obXl/gD5P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YafOcIAAADbAAAADwAAAAAAAAAAAAAA&#10;AAChAgAAZHJzL2Rvd25yZXYueG1sUEsFBgAAAAAEAAQA+QAAAJADAAAAAA==&#10;" strokeweight="1pt">
                    <v:stroke endarrow="block" joinstyle="miter"/>
                  </v:shape>
                  <v:oval id="Oval 36" o:spid="_x0000_s1042" style="position:absolute;left:31570;top:11488;width:23418;height:1009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4cgsEA&#10;AADbAAAADwAAAGRycy9kb3ducmV2LnhtbESP3YrCMBSE7xd8h3AE79a0u2yRahQRZL0S/HmAQ3Ns&#10;qslJabK2vr0RFrwcZuYbZrEanBV36kLjWUE+zUAQV143XCs4n7afMxAhImu0nknBgwKslqOPBZba&#10;93yg+zHWIkE4lKjAxNiWUobKkMMw9S1x8i6+cxiT7GqpO+wT3Fn5lWWFdNhwWjDY0sZQdTv+OQW7&#10;x+/VuuHHtIfczrZ9ToXP9kpNxsN6DiLSEN/h//ZOK/gu4PUl/QC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uHILBAAAA2wAAAA8AAAAAAAAAAAAAAAAAmAIAAGRycy9kb3du&#10;cmV2LnhtbFBLBQYAAAAABAAEAPUAAACGAwAAAAA=&#10;" filled="f" strokeweight="1.5pt">
                    <v:stroke joinstyle="miter"/>
                  </v:oval>
                  <v:shape id="Straight Arrow Connector 37" o:spid="_x0000_s1043" type="#_x0000_t32" style="position:absolute;left:28291;top:19168;width:4009;height:38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ik1cMAAADbAAAADwAAAGRycy9kb3ducmV2LnhtbESPS2vCQBSF94X+h+EW3NVJbTE2OooI&#10;BRfdNCqku0vmmoRm7oSZycN/7xQKXR7O4+NsdpNpxUDON5YVvMwTEMSl1Q1XCs6nj+cVCB+QNbaW&#10;ScGNPOy2jw8bzLQd+YuGPFQijrDPUEEdQpdJ6cuaDPq57Yijd7XOYIjSVVI7HOO4aeUiSZbSYMOR&#10;UGNHh5rKn7w3EdKl33pZ7J28nAvdm/TNfr4XSs2epv0aRKAp/If/2ket4DWF3y/xB8jt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YpNXDAAAA2wAAAA8AAAAAAAAAAAAA&#10;AAAAoQIAAGRycy9kb3ducmV2LnhtbFBLBQYAAAAABAAEAPkAAACRAwAAAAA=&#10;" strokeweight="1pt">
                    <v:stroke endarrow="block" joinstyle="miter"/>
                  </v:shape>
                  <v:shape id="Straight Arrow Connector 38" o:spid="_x0000_s1044" type="#_x0000_t32" style="position:absolute;left:27985;top:12247;width:4603;height:194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jckcAAAADbAAAADwAAAGRycy9kb3ducmV2LnhtbERPzWrCQBC+C77DMkJvurFSkdRNsIWC&#10;tKdqH2CaHfPT7GzIbpPUp3cOBY8f3/8+n1yrBupD7dnAepWAIi68rbk08HV+W+5AhYhssfVMBv4o&#10;QJ7NZ3tMrR/5k4ZTLJWEcEjRQBVjl2odioochpXviIW7+N5hFNiX2vY4Srhr9WOSbLXDmqWhwo5e&#10;Kyp+Tr9OSrAp8LpJnnbjy/G9aabh41tfjHlYTIdnUJGmeBf/u4/WwEbGyhf5ATq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Uo3JHAAAAA2wAAAA8AAAAAAAAAAAAAAAAA&#10;oQIAAGRycy9kb3ducmV2LnhtbFBLBQYAAAAABAAEAPkAAACOAwAAAAA=&#10;" strokeweight="1pt">
                    <v:stroke endarrow="block" joinstyle="miter"/>
                  </v:shape>
                  <v:shape id="Straight Arrow Connector 39" o:spid="_x0000_s1045" type="#_x0000_t32" style="position:absolute;left:41433;top:22205;width:0;height:1551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uVPMIAAADbAAAADwAAAGRycy9kb3ducmV2LnhtbESPS4vCMBSF9wP+h3AFd2PqAzt2jCKC&#10;4MKNjgOd3aW50xabm5JErf/eCILLw3l8nMWqM424kvO1ZQWjYQKCuLC65lLB6Wf7+QXCB2SNjWVS&#10;cCcPq2XvY4GZtjc+0PUYShFH2GeooAqhzaT0RUUG/dC2xNH7t85giNKVUju8xXHTyHGSzKTBmiOh&#10;wpY2FRXn48VESJv+6Vm+dvL3lOuLSad2P8+VGvS79TeIQF14h1/tnVYwmcPzS/wBcvk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MuVPMIAAADbAAAADwAAAAAAAAAAAAAA&#10;AAChAgAAZHJzL2Rvd25yZXYueG1sUEsFBgAAAAAEAAQA+QAAAJADAAAAAA==&#10;" strokeweight="1pt">
                    <v:stroke endarrow="block" joinstyle="miter"/>
                  </v:shape>
                </v:group>
              </v:group>
            </v:group>
            <v:rect id="Rectangle 40" o:spid="_x0000_s1046" style="position:absolute;left:32003;top:5781;width:5286;height:2383;flip:x;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zo78IA&#10;AADbAAAADwAAAGRycy9kb3ducmV2LnhtbERPy2rCQBTdF/yH4Qrumom1LRIdRYr2sWhEk427S+aa&#10;BDN3QmZM0r/vLApdHs57vR1NI3rqXG1ZwTyKQRAXVtdcKsizw+MShPPIGhvLpOCHHGw3k4c1JtoO&#10;fKL+7EsRQtglqKDyvk2kdEVFBl1kW+LAXW1n0AfYlVJ3OIRw08inOH6VBmsODRW29FZRcTvfjYKd&#10;KfPj/vLy/ZVhnr2n+QL36YdSs+m4W4HwNPp/8Z/7Uyt4DuvDl/AD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jOjvwgAAANsAAAAPAAAAAAAAAAAAAAAAAJgCAABkcnMvZG93&#10;bnJldi54bWxQSwUGAAAAAAQABAD1AAAAhwMAAAAA&#10;" filled="f" stroked="f">
              <v:textbox inset="0,0,0,0">
                <w:txbxContent>
                  <w:p w:rsidR="0073234B" w:rsidRDefault="0073234B" w:rsidP="0073234B">
                    <w:pPr>
                      <w:jc w:val="center"/>
                      <w:rPr>
                        <w:iCs/>
                      </w:rPr>
                    </w:pPr>
                    <w:r>
                      <w:rPr>
                        <w:iCs/>
                      </w:rPr>
                      <w:t>H1</w:t>
                    </w:r>
                  </w:p>
                </w:txbxContent>
              </v:textbox>
            </v:rect>
            <v:rect id="Rectangle 41" o:spid="_x0000_s1047" style="position:absolute;left:25764;top:14777;width:3441;height:21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N4hsUA&#10;AADbAAAADwAAAGRycy9kb3ducmV2LnhtbESPQWvCQBSE74L/YXlCb7qxiG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A3iGxQAAANsAAAAPAAAAAAAAAAAAAAAAAJgCAABkcnMv&#10;ZG93bnJldi54bWxQSwUGAAAAAAQABAD1AAAAigMAAAAA&#10;" filled="f" stroked="f">
              <v:textbox inset="0,0,0,0">
                <w:txbxContent>
                  <w:p w:rsidR="0073234B" w:rsidRDefault="0073234B" w:rsidP="0073234B">
                    <w:pPr>
                      <w:jc w:val="center"/>
                      <w:rPr>
                        <w:iCs/>
                      </w:rPr>
                    </w:pPr>
                    <w:r>
                      <w:rPr>
                        <w:iCs/>
                      </w:rPr>
                      <w:t>H2</w:t>
                    </w:r>
                  </w:p>
                </w:txbxContent>
              </v:textbox>
            </v:rect>
            <v:rect id="Rectangle 42" o:spid="_x0000_s1048" style="position:absolute;left:27241;top:24778;width:3442;height:17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Hm8cUA&#10;AADbAAAADwAAAGRycy9kb3ducmV2LnhtbESPT2vCQBTE7wW/w/KE3urGIMWkriL+QY9tFGxvj+xr&#10;Esy+Ddk1SfvpuwXB4zAzv2EWq8HUoqPWVZYVTCcRCOLc6ooLBefT/mUOwnlkjbVlUvBDDlbL0dMC&#10;U217/qAu84UIEHYpKii9b1IpXV6SQTexDXHwvm1r0AfZFlK32Ae4qWUcRa/SYMVhocSGNiXl1+xm&#10;FBzmzfrzaH/7ot59HS7vl2R7SrxSz+Nh/QbC0+Af4Xv7qBXMYv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ebxxQAAANsAAAAPAAAAAAAAAAAAAAAAAJgCAABkcnMv&#10;ZG93bnJldi54bWxQSwUGAAAAAAQABAD1AAAAigMAAAAA&#10;" filled="f" stroked="f">
              <v:textbox inset="0,0,0,0">
                <w:txbxContent>
                  <w:p w:rsidR="0073234B" w:rsidRDefault="0073234B" w:rsidP="0073234B">
                    <w:pPr>
                      <w:jc w:val="center"/>
                      <w:rPr>
                        <w:iCs/>
                      </w:rPr>
                    </w:pPr>
                    <w:r>
                      <w:rPr>
                        <w:iCs/>
                      </w:rPr>
                      <w:t>H3</w:t>
                    </w:r>
                  </w:p>
                </w:txbxContent>
              </v:textbox>
            </v:rect>
            <v:rect id="Rectangle 43" o:spid="_x0000_s1049" style="position:absolute;left:41433;top:28384;width:3442;height:27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1DasMA&#10;AADbAAAADwAAAGRycy9kb3ducmV2LnhtbESPS4vCQBCE74L/YWjBm05cRT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Z1DasMAAADbAAAADwAAAAAAAAAAAAAAAACYAgAAZHJzL2Rv&#10;d25yZXYueG1sUEsFBgAAAAAEAAQA9QAAAIgDAAAAAA==&#10;" filled="f" stroked="f">
              <v:textbox inset="0,0,0,0">
                <w:txbxContent>
                  <w:p w:rsidR="0073234B" w:rsidRDefault="0073234B" w:rsidP="0073234B">
                    <w:pPr>
                      <w:jc w:val="center"/>
                      <w:rPr>
                        <w:iCs/>
                      </w:rPr>
                    </w:pPr>
                    <w:r>
                      <w:rPr>
                        <w:iCs/>
                      </w:rPr>
                      <w:t>H4</w:t>
                    </w:r>
                  </w:p>
                </w:txbxContent>
              </v:textbox>
            </v:rect>
            <v:rect id="Rectangle 44" o:spid="_x0000_s1050" style="position:absolute;left:6241;top:16215;width:20428;height:104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TbHsUA&#10;AADbAAAADwAAAGRycy9kb3ducmV2LnhtbESPQWvCQBSE7wX/w/KE3pqNJYimriJa0WOrQtrbI/ua&#10;BLNvQ3ZNUn99tyB4HGbmG2axGkwtOmpdZVnBJIpBEOdWV1woOJ92LzMQziNrrC2Tgl9ysFqOnhaY&#10;atvzJ3VHX4gAYZeigtL7JpXS5SUZdJFtiIP3Y1uDPsi2kLrFPsBNLV/jeCoNVhwWSmxoU1J+OV6N&#10;gv2sWX8d7K0v6vfvffaRzbenuVfqeTys30B4GvwjfG8ftIIkgf8v4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dNsexQAAANsAAAAPAAAAAAAAAAAAAAAAAJgCAABkcnMv&#10;ZG93bnJldi54bWxQSwUGAAAAAAQABAD1AAAAigMAAAAA&#10;" filled="f" stroked="f">
              <v:textbox inset="0,0,0,0">
                <w:txbxContent>
                  <w:p w:rsidR="0073234B" w:rsidRPr="00B836DE" w:rsidRDefault="0073234B" w:rsidP="0073234B">
                    <w:pPr>
                      <w:spacing w:after="0" w:line="240" w:lineRule="auto"/>
                      <w:jc w:val="center"/>
                      <w:rPr>
                        <w:b/>
                        <w:sz w:val="22"/>
                      </w:rPr>
                    </w:pPr>
                    <w:r w:rsidRPr="00B836DE">
                      <w:rPr>
                        <w:b/>
                        <w:iCs/>
                        <w:sz w:val="22"/>
                        <w:lang w:val="id-ID"/>
                      </w:rPr>
                      <w:t>K</w:t>
                    </w:r>
                    <w:r w:rsidRPr="00B836DE">
                      <w:rPr>
                        <w:b/>
                        <w:iCs/>
                        <w:sz w:val="22"/>
                      </w:rPr>
                      <w:t>arakteristik Pekerjaan</w:t>
                    </w:r>
                    <w:r w:rsidRPr="00B836DE">
                      <w:rPr>
                        <w:b/>
                        <w:sz w:val="22"/>
                        <w:lang w:val="id-ID"/>
                      </w:rPr>
                      <w:t xml:space="preserve"> (X2)</w:t>
                    </w:r>
                  </w:p>
                  <w:p w:rsidR="0073234B" w:rsidRPr="00B836DE" w:rsidRDefault="0073234B" w:rsidP="0073234B">
                    <w:pPr>
                      <w:pStyle w:val="BodyText"/>
                      <w:numPr>
                        <w:ilvl w:val="0"/>
                        <w:numId w:val="26"/>
                      </w:numPr>
                      <w:rPr>
                        <w:sz w:val="22"/>
                        <w:szCs w:val="22"/>
                        <w:lang w:val="id-ID"/>
                      </w:rPr>
                    </w:pPr>
                    <w:r w:rsidRPr="00B836DE">
                      <w:rPr>
                        <w:sz w:val="22"/>
                        <w:szCs w:val="22"/>
                        <w:lang w:val="en-US"/>
                      </w:rPr>
                      <w:t xml:space="preserve">Keanekaragaman Keterampilan </w:t>
                    </w:r>
                  </w:p>
                  <w:p w:rsidR="0073234B" w:rsidRPr="00B836DE" w:rsidRDefault="0073234B" w:rsidP="0073234B">
                    <w:pPr>
                      <w:pStyle w:val="BodyText"/>
                      <w:numPr>
                        <w:ilvl w:val="0"/>
                        <w:numId w:val="26"/>
                      </w:numPr>
                      <w:rPr>
                        <w:rStyle w:val="fontstyle01"/>
                        <w:rFonts w:eastAsiaTheme="majorEastAsia"/>
                        <w:color w:val="auto"/>
                        <w:sz w:val="22"/>
                        <w:szCs w:val="22"/>
                        <w:lang w:val="id-ID"/>
                      </w:rPr>
                    </w:pPr>
                    <w:r w:rsidRPr="00B836DE">
                      <w:rPr>
                        <w:rStyle w:val="fontstyle01"/>
                        <w:rFonts w:eastAsiaTheme="majorEastAsia"/>
                        <w:sz w:val="22"/>
                        <w:szCs w:val="22"/>
                      </w:rPr>
                      <w:t>Identitas Tugas</w:t>
                    </w:r>
                  </w:p>
                  <w:p w:rsidR="0073234B" w:rsidRPr="00B836DE" w:rsidRDefault="0073234B" w:rsidP="0073234B">
                    <w:pPr>
                      <w:pStyle w:val="BodyText"/>
                      <w:numPr>
                        <w:ilvl w:val="0"/>
                        <w:numId w:val="26"/>
                      </w:numPr>
                      <w:rPr>
                        <w:rStyle w:val="fontstyle01"/>
                        <w:rFonts w:eastAsiaTheme="majorEastAsia"/>
                        <w:color w:val="auto"/>
                        <w:sz w:val="22"/>
                        <w:szCs w:val="22"/>
                        <w:lang w:val="id-ID"/>
                      </w:rPr>
                    </w:pPr>
                    <w:r w:rsidRPr="00B836DE">
                      <w:rPr>
                        <w:rStyle w:val="fontstyle01"/>
                        <w:rFonts w:eastAsiaTheme="majorEastAsia"/>
                        <w:sz w:val="22"/>
                        <w:szCs w:val="22"/>
                      </w:rPr>
                      <w:t>Arti Tugas</w:t>
                    </w:r>
                  </w:p>
                  <w:p w:rsidR="0073234B" w:rsidRPr="00B836DE" w:rsidRDefault="0073234B" w:rsidP="0073234B">
                    <w:pPr>
                      <w:pStyle w:val="BodyText"/>
                      <w:numPr>
                        <w:ilvl w:val="0"/>
                        <w:numId w:val="26"/>
                      </w:numPr>
                      <w:rPr>
                        <w:rStyle w:val="fontstyle01"/>
                        <w:rFonts w:eastAsiaTheme="majorEastAsia"/>
                        <w:color w:val="auto"/>
                        <w:sz w:val="22"/>
                        <w:szCs w:val="22"/>
                        <w:lang w:val="id-ID"/>
                      </w:rPr>
                    </w:pPr>
                    <w:r w:rsidRPr="00B836DE">
                      <w:rPr>
                        <w:rStyle w:val="fontstyle01"/>
                        <w:rFonts w:eastAsiaTheme="majorEastAsia"/>
                        <w:sz w:val="22"/>
                        <w:szCs w:val="22"/>
                      </w:rPr>
                      <w:t>Otonomi</w:t>
                    </w:r>
                  </w:p>
                  <w:p w:rsidR="0073234B" w:rsidRPr="00B836DE" w:rsidRDefault="0073234B" w:rsidP="0073234B">
                    <w:pPr>
                      <w:pStyle w:val="BodyText"/>
                      <w:numPr>
                        <w:ilvl w:val="0"/>
                        <w:numId w:val="26"/>
                      </w:numPr>
                      <w:rPr>
                        <w:rStyle w:val="fontstyle01"/>
                        <w:rFonts w:eastAsiaTheme="majorEastAsia"/>
                        <w:color w:val="auto"/>
                        <w:sz w:val="22"/>
                        <w:szCs w:val="22"/>
                        <w:lang w:val="id-ID"/>
                      </w:rPr>
                    </w:pPr>
                    <w:r w:rsidRPr="00B836DE">
                      <w:rPr>
                        <w:rStyle w:val="fontstyle01"/>
                        <w:rFonts w:eastAsiaTheme="majorEastAsia"/>
                        <w:sz w:val="22"/>
                        <w:szCs w:val="22"/>
                      </w:rPr>
                      <w:t>Umpan Balik</w:t>
                    </w:r>
                  </w:p>
                  <w:p w:rsidR="0073234B" w:rsidRPr="00B836DE" w:rsidRDefault="0073234B" w:rsidP="0073234B">
                    <w:pPr>
                      <w:pStyle w:val="BodyText"/>
                      <w:rPr>
                        <w:sz w:val="22"/>
                        <w:szCs w:val="22"/>
                        <w:lang w:val="en-US"/>
                      </w:rPr>
                    </w:pPr>
                    <w:r w:rsidRPr="00B836DE">
                      <w:rPr>
                        <w:noProof/>
                        <w:sz w:val="22"/>
                        <w:szCs w:val="22"/>
                        <w:lang w:val="id-ID"/>
                      </w:rPr>
                      <w:t>(</w:t>
                    </w:r>
                    <w:r w:rsidRPr="00B836DE">
                      <w:rPr>
                        <w:noProof/>
                        <w:sz w:val="22"/>
                        <w:szCs w:val="22"/>
                        <w:lang w:val="en-US"/>
                      </w:rPr>
                      <w:t>Warapsari, 2019)</w:t>
                    </w:r>
                  </w:p>
                  <w:p w:rsidR="0073234B" w:rsidRPr="00B836DE" w:rsidRDefault="0073234B" w:rsidP="0073234B">
                    <w:pPr>
                      <w:spacing w:after="0" w:line="240" w:lineRule="auto"/>
                      <w:jc w:val="center"/>
                      <w:rPr>
                        <w:b/>
                        <w:bCs/>
                        <w:sz w:val="22"/>
                      </w:rPr>
                    </w:pPr>
                  </w:p>
                  <w:p w:rsidR="0073234B" w:rsidRDefault="0073234B" w:rsidP="0073234B">
                    <w:pPr>
                      <w:jc w:val="center"/>
                      <w:rPr>
                        <w:sz w:val="22"/>
                      </w:rPr>
                    </w:pPr>
                  </w:p>
                </w:txbxContent>
              </v:textbox>
            </v:rect>
            <w10:wrap type="topAndBottom"/>
          </v:group>
        </w:pict>
      </w:r>
    </w:p>
    <w:p w:rsidR="0073234B" w:rsidRPr="004C3B3F" w:rsidRDefault="0073234B" w:rsidP="0073234B">
      <w:pPr>
        <w:jc w:val="center"/>
        <w:rPr>
          <w:b/>
        </w:rPr>
      </w:pPr>
      <w:r>
        <w:rPr>
          <w:b/>
        </w:rPr>
        <w:t>Gambar 2.1 Kerangka Konseptual</w:t>
      </w:r>
    </w:p>
    <w:p w:rsidR="0073234B" w:rsidRPr="00001FF7" w:rsidRDefault="0073234B" w:rsidP="0073234B">
      <w:pPr>
        <w:pStyle w:val="Heading2"/>
      </w:pPr>
      <w:bookmarkStart w:id="40" w:name="_Toc202109275"/>
      <w:r>
        <w:t xml:space="preserve">2.4 </w:t>
      </w:r>
      <w:r w:rsidRPr="00001FF7">
        <w:t>Hipotesis Penelitian</w:t>
      </w:r>
      <w:bookmarkEnd w:id="38"/>
      <w:bookmarkEnd w:id="39"/>
      <w:bookmarkEnd w:id="40"/>
    </w:p>
    <w:p w:rsidR="0073234B" w:rsidRPr="00F06D38" w:rsidRDefault="0073234B" w:rsidP="0073234B">
      <w:pPr>
        <w:spacing w:after="0"/>
        <w:rPr>
          <w:rFonts w:cs="Times New Roman"/>
          <w:szCs w:val="24"/>
        </w:rPr>
      </w:pPr>
      <w:r>
        <w:tab/>
      </w:r>
      <w:r w:rsidRPr="00F06D38">
        <w:rPr>
          <w:rFonts w:cs="Times New Roman"/>
          <w:szCs w:val="24"/>
        </w:rPr>
        <w:t xml:space="preserve">Menurut Sugiyono (2019:99), hipotesis adalah suatu jawaban sementara yang diajukan terhadap rumusan masalah penelitian, yang didasarkan pada fakta </w:t>
      </w:r>
      <w:r w:rsidRPr="00F06D38">
        <w:rPr>
          <w:rFonts w:cs="Times New Roman"/>
          <w:szCs w:val="24"/>
        </w:rPr>
        <w:lastRenderedPageBreak/>
        <w:t xml:space="preserve">empiris yang diperoleh dari proses pengumpulan data. </w:t>
      </w:r>
      <w:r w:rsidRPr="00276E31">
        <w:rPr>
          <w:rFonts w:cs="Times New Roman"/>
          <w:szCs w:val="24"/>
        </w:rPr>
        <w:t>Dengan merujuk pada tinjauan teori, hasil-hasil penelitian terdahulu, serta kerangka konseptual yang telah dipaparkan, maka hipotesis penelitian dapat disusun sebagai berikut:</w:t>
      </w:r>
    </w:p>
    <w:p w:rsidR="0073234B" w:rsidRDefault="0073234B" w:rsidP="0073234B">
      <w:pPr>
        <w:spacing w:after="0"/>
        <w:ind w:left="720" w:right="1" w:hanging="720"/>
        <w:rPr>
          <w:rFonts w:cs="Times New Roman"/>
          <w:szCs w:val="24"/>
        </w:rPr>
      </w:pPr>
      <w:r>
        <w:rPr>
          <w:rFonts w:cs="Times New Roman"/>
          <w:szCs w:val="24"/>
        </w:rPr>
        <w:t xml:space="preserve">H1: </w:t>
      </w:r>
      <w:r>
        <w:rPr>
          <w:rFonts w:cs="Times New Roman"/>
          <w:szCs w:val="24"/>
        </w:rPr>
        <w:tab/>
      </w:r>
      <w:r w:rsidRPr="00A21819">
        <w:rPr>
          <w:rFonts w:cs="Times New Roman"/>
          <w:i/>
          <w:iCs/>
          <w:szCs w:val="24"/>
        </w:rPr>
        <w:t>Job Insecurity</w:t>
      </w:r>
      <w:r>
        <w:rPr>
          <w:rFonts w:cs="Times New Roman"/>
          <w:szCs w:val="24"/>
        </w:rPr>
        <w:t xml:space="preserve"> Berpengaruh Secara Singnifikan Terhadap Kinerja Karyawan CV. Jaya Perkasa Abadi Tanjun</w:t>
      </w:r>
      <w:r>
        <w:rPr>
          <w:rFonts w:cs="Times New Roman"/>
          <w:szCs w:val="24"/>
          <w:lang w:val="id-ID"/>
        </w:rPr>
        <w:t xml:space="preserve">g </w:t>
      </w:r>
      <w:r>
        <w:rPr>
          <w:rFonts w:cs="Times New Roman"/>
          <w:szCs w:val="24"/>
        </w:rPr>
        <w:t>Morawa Kabupaten Deli Serdang.</w:t>
      </w:r>
    </w:p>
    <w:p w:rsidR="0073234B" w:rsidRDefault="0073234B" w:rsidP="0073234B">
      <w:pPr>
        <w:spacing w:after="0"/>
        <w:ind w:left="720" w:right="1" w:hanging="720"/>
        <w:rPr>
          <w:rFonts w:cs="Times New Roman"/>
          <w:szCs w:val="24"/>
        </w:rPr>
      </w:pPr>
      <w:r>
        <w:rPr>
          <w:rFonts w:cs="Times New Roman"/>
          <w:szCs w:val="24"/>
        </w:rPr>
        <w:t xml:space="preserve">H2: </w:t>
      </w:r>
      <w:r>
        <w:rPr>
          <w:rFonts w:cs="Times New Roman"/>
          <w:szCs w:val="24"/>
        </w:rPr>
        <w:tab/>
        <w:t>Karakteristik Pekerjaan Berpengaruh Secara Signifikan Terhadap Kinerja Karyawan CV. Jaya Perkasa Abadi Tanjung Morawa Kabupaten Deli Serdang.</w:t>
      </w:r>
    </w:p>
    <w:p w:rsidR="0073234B" w:rsidRDefault="0073234B" w:rsidP="0073234B">
      <w:pPr>
        <w:spacing w:after="0"/>
        <w:ind w:left="720" w:right="1" w:hanging="720"/>
        <w:rPr>
          <w:rFonts w:cs="Times New Roman"/>
          <w:szCs w:val="24"/>
        </w:rPr>
      </w:pPr>
      <w:r>
        <w:rPr>
          <w:rFonts w:cs="Times New Roman"/>
          <w:szCs w:val="24"/>
        </w:rPr>
        <w:t xml:space="preserve">H3: </w:t>
      </w:r>
      <w:r>
        <w:rPr>
          <w:rFonts w:cs="Times New Roman"/>
          <w:szCs w:val="24"/>
        </w:rPr>
        <w:tab/>
        <w:t>Budaya Kerja Tidak Berpengaruh Secara Signifikan Terhadap Kinerja Karyawan CV. Jaya Perkasa Abadi Tanjung Morawa Kabupaten Deli Serdang.</w:t>
      </w:r>
    </w:p>
    <w:p w:rsidR="00BD5BA8" w:rsidRPr="0073234B" w:rsidRDefault="0073234B" w:rsidP="0073234B">
      <w:r>
        <w:rPr>
          <w:rFonts w:cs="Times New Roman"/>
          <w:szCs w:val="24"/>
        </w:rPr>
        <w:t xml:space="preserve">H4: </w:t>
      </w:r>
      <w:r>
        <w:rPr>
          <w:rFonts w:cs="Times New Roman"/>
          <w:szCs w:val="24"/>
        </w:rPr>
        <w:tab/>
      </w:r>
      <w:r>
        <w:rPr>
          <w:rFonts w:cs="Times New Roman"/>
          <w:i/>
          <w:szCs w:val="24"/>
        </w:rPr>
        <w:t xml:space="preserve">Job Insecurity, </w:t>
      </w:r>
      <w:r>
        <w:rPr>
          <w:rFonts w:cs="Times New Roman"/>
          <w:szCs w:val="24"/>
        </w:rPr>
        <w:t>Karakteristik Pekerjaan, Dan Budaya Kerja Berpengaruh Secara Signifikan Terhadap Kinerja Karyawan CV. Jaya Perkasa Abadi Tanjung Morawa Kabupaten Deli Serdang.</w:t>
      </w:r>
      <w:bookmarkStart w:id="41" w:name="_GoBack"/>
      <w:bookmarkEnd w:id="41"/>
    </w:p>
    <w:sectPr w:rsidR="00BD5BA8" w:rsidRPr="0073234B" w:rsidSect="00BD5BA8">
      <w:headerReference w:type="even" r:id="rId12"/>
      <w:headerReference w:type="default" r:id="rId13"/>
      <w:footerReference w:type="even" r:id="rId14"/>
      <w:footerReference w:type="default" r:id="rId15"/>
      <w:headerReference w:type="first" r:id="rId16"/>
      <w:footerReference w:type="first" r:id="rId17"/>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E3B37" w:rsidRDefault="00FE3B37" w:rsidP="00B4514F">
      <w:pPr>
        <w:spacing w:after="0" w:line="240" w:lineRule="auto"/>
      </w:pPr>
      <w:r>
        <w:separator/>
      </w:r>
    </w:p>
  </w:endnote>
  <w:endnote w:type="continuationSeparator" w:id="1">
    <w:p w:rsidR="00FE3B37" w:rsidRDefault="00FE3B37" w:rsidP="00B4514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ptos">
    <w:altName w:val="Arial"/>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5426779"/>
      <w:docPartObj>
        <w:docPartGallery w:val="Page Numbers (Bottom of Page)"/>
        <w:docPartUnique/>
      </w:docPartObj>
    </w:sdtPr>
    <w:sdtEndPr>
      <w:rPr>
        <w:noProof/>
      </w:rPr>
    </w:sdtEndPr>
    <w:sdtContent>
      <w:p w:rsidR="0073234B" w:rsidRDefault="005C1065">
        <w:pPr>
          <w:pStyle w:val="Footer"/>
          <w:jc w:val="center"/>
        </w:pPr>
        <w:r>
          <w:fldChar w:fldCharType="begin"/>
        </w:r>
        <w:r w:rsidR="0073234B">
          <w:instrText xml:space="preserve"> PAGE   \* MERGEFORMAT </w:instrText>
        </w:r>
        <w:r>
          <w:fldChar w:fldCharType="separate"/>
        </w:r>
        <w:r w:rsidR="003E69A3">
          <w:rPr>
            <w:noProof/>
          </w:rPr>
          <w:t>1</w:t>
        </w:r>
        <w:r>
          <w:rPr>
            <w:noProof/>
          </w:rPr>
          <w:fldChar w:fldCharType="end"/>
        </w:r>
      </w:p>
    </w:sdtContent>
  </w:sdt>
  <w:p w:rsidR="0073234B" w:rsidRDefault="0073234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514F" w:rsidRDefault="00B4514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514F" w:rsidRDefault="00B4514F">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514F" w:rsidRDefault="00B4514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E3B37" w:rsidRDefault="00FE3B37" w:rsidP="00B4514F">
      <w:pPr>
        <w:spacing w:after="0" w:line="240" w:lineRule="auto"/>
      </w:pPr>
      <w:r>
        <w:separator/>
      </w:r>
    </w:p>
  </w:footnote>
  <w:footnote w:type="continuationSeparator" w:id="1">
    <w:p w:rsidR="00FE3B37" w:rsidRDefault="00FE3B37" w:rsidP="00B4514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234B" w:rsidRDefault="005C1065">
    <w:pPr>
      <w:pStyle w:val="Header"/>
    </w:pPr>
    <w:r w:rsidRPr="005C1065">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59585" o:spid="_x0000_s2056" type="#_x0000_t75" style="position:absolute;left:0;text-align:left;margin-left:0;margin-top:0;width:396.45pt;height:391.15pt;z-index:-25165312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234B" w:rsidRDefault="005C1065">
    <w:pPr>
      <w:pStyle w:val="Header"/>
      <w:jc w:val="right"/>
    </w:pPr>
    <w:r w:rsidRPr="005C1065">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59586" o:spid="_x0000_s2057" type="#_x0000_t75" style="position:absolute;left:0;text-align:left;margin-left:0;margin-top:0;width:396.45pt;height:391.15pt;z-index:-251652096;mso-position-horizontal:center;mso-position-horizontal-relative:margin;mso-position-vertical:center;mso-position-vertical-relative:margin" o:allowincell="f">
          <v:imagedata r:id="rId1" o:title="umn-300x296" gain="19661f" blacklevel="22938f"/>
          <w10:wrap anchorx="margin" anchory="margin"/>
        </v:shape>
      </w:pict>
    </w:r>
  </w:p>
  <w:p w:rsidR="0073234B" w:rsidRDefault="0073234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234B" w:rsidRDefault="005C1065">
    <w:pPr>
      <w:pStyle w:val="Header"/>
    </w:pPr>
    <w:r w:rsidRPr="005C1065">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59584" o:spid="_x0000_s2055" type="#_x0000_t75" style="position:absolute;left:0;text-align:left;margin-left:0;margin-top:0;width:396.45pt;height:391.15pt;z-index:-25165414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514F" w:rsidRDefault="005C1065">
    <w:pPr>
      <w:pStyle w:val="Header"/>
    </w:pPr>
    <w:r w:rsidRPr="005C1065">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6218" o:spid="_x0000_s2050" type="#_x0000_t75" style="position:absolute;left:0;text-align:left;margin-left:0;margin-top:0;width:396.9pt;height:391.6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514F" w:rsidRDefault="005C1065">
    <w:pPr>
      <w:pStyle w:val="Header"/>
    </w:pPr>
    <w:r w:rsidRPr="005C1065">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6219" o:spid="_x0000_s2051" type="#_x0000_t75" style="position:absolute;left:0;text-align:left;margin-left:0;margin-top:0;width:396.9pt;height:391.6pt;z-index:-2516561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514F" w:rsidRDefault="005C1065">
    <w:pPr>
      <w:pStyle w:val="Header"/>
    </w:pPr>
    <w:r w:rsidRPr="005C1065">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6217" o:spid="_x0000_s2049" type="#_x0000_t75" style="position:absolute;left:0;text-align:left;margin-left:0;margin-top:0;width:396.9pt;height:391.6pt;z-index:-251658240;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1B"/>
    <w:multiLevelType w:val="hybridMultilevel"/>
    <w:tmpl w:val="E0D04DAE"/>
    <w:lvl w:ilvl="0" w:tplc="76D0A10A">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8A1B69"/>
    <w:multiLevelType w:val="hybridMultilevel"/>
    <w:tmpl w:val="D5500DD0"/>
    <w:lvl w:ilvl="0" w:tplc="C570FB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9E2009"/>
    <w:multiLevelType w:val="hybridMultilevel"/>
    <w:tmpl w:val="06FC54CE"/>
    <w:lvl w:ilvl="0" w:tplc="BD0634CC">
      <w:start w:val="1"/>
      <w:numFmt w:val="lowerLetter"/>
      <w:lvlText w:val="%1."/>
      <w:lvlJc w:val="left"/>
      <w:pPr>
        <w:ind w:left="560" w:hanging="36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3">
    <w:nsid w:val="0AAA446F"/>
    <w:multiLevelType w:val="hybridMultilevel"/>
    <w:tmpl w:val="06FC54CE"/>
    <w:lvl w:ilvl="0" w:tplc="BD0634CC">
      <w:start w:val="1"/>
      <w:numFmt w:val="lowerLetter"/>
      <w:lvlText w:val="%1."/>
      <w:lvlJc w:val="left"/>
      <w:pPr>
        <w:ind w:left="560" w:hanging="36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4">
    <w:nsid w:val="0C9429F1"/>
    <w:multiLevelType w:val="hybridMultilevel"/>
    <w:tmpl w:val="914A3D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34B5EAA"/>
    <w:multiLevelType w:val="multilevel"/>
    <w:tmpl w:val="56D483E4"/>
    <w:lvl w:ilvl="0">
      <w:start w:val="1"/>
      <w:numFmt w:val="decimal"/>
      <w:lvlText w:val="%1."/>
      <w:lvlJc w:val="left"/>
      <w:pPr>
        <w:ind w:left="786" w:hanging="360"/>
      </w:pPr>
    </w:lvl>
    <w:lvl w:ilvl="1">
      <w:start w:val="8"/>
      <w:numFmt w:val="decimal"/>
      <w:isLgl/>
      <w:lvlText w:val="%1.%2"/>
      <w:lvlJc w:val="left"/>
      <w:pPr>
        <w:ind w:left="1146" w:hanging="720"/>
      </w:pPr>
      <w:rPr>
        <w:rFonts w:hint="default"/>
      </w:rPr>
    </w:lvl>
    <w:lvl w:ilvl="2">
      <w:start w:val="3"/>
      <w:numFmt w:val="decimal"/>
      <w:isLgl/>
      <w:lvlText w:val="%1.%2.%3"/>
      <w:lvlJc w:val="left"/>
      <w:pPr>
        <w:ind w:left="1146" w:hanging="720"/>
      </w:pPr>
      <w:rPr>
        <w:rFonts w:hint="default"/>
      </w:rPr>
    </w:lvl>
    <w:lvl w:ilvl="3">
      <w:start w:val="2"/>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6">
    <w:nsid w:val="14407CE7"/>
    <w:multiLevelType w:val="multilevel"/>
    <w:tmpl w:val="05725A7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9B84EC1"/>
    <w:multiLevelType w:val="hybridMultilevel"/>
    <w:tmpl w:val="7520AD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D190876"/>
    <w:multiLevelType w:val="hybridMultilevel"/>
    <w:tmpl w:val="B0788A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0A3562D"/>
    <w:multiLevelType w:val="multilevel"/>
    <w:tmpl w:val="7BE2FBC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2619470B"/>
    <w:multiLevelType w:val="multilevel"/>
    <w:tmpl w:val="FA36A7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2C7B372B"/>
    <w:multiLevelType w:val="hybridMultilevel"/>
    <w:tmpl w:val="E728A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FB1966"/>
    <w:multiLevelType w:val="hybridMultilevel"/>
    <w:tmpl w:val="06FC54CE"/>
    <w:lvl w:ilvl="0" w:tplc="BD0634CC">
      <w:start w:val="1"/>
      <w:numFmt w:val="lowerLetter"/>
      <w:lvlText w:val="%1."/>
      <w:lvlJc w:val="left"/>
      <w:pPr>
        <w:ind w:left="560" w:hanging="36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13">
    <w:nsid w:val="3224451D"/>
    <w:multiLevelType w:val="hybridMultilevel"/>
    <w:tmpl w:val="7576B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25B0BDB"/>
    <w:multiLevelType w:val="hybridMultilevel"/>
    <w:tmpl w:val="B4302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4B83221"/>
    <w:multiLevelType w:val="hybridMultilevel"/>
    <w:tmpl w:val="595ED16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5C16BB4"/>
    <w:multiLevelType w:val="multilevel"/>
    <w:tmpl w:val="95F09200"/>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3AC144F0"/>
    <w:multiLevelType w:val="hybridMultilevel"/>
    <w:tmpl w:val="DD6291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F32C87"/>
    <w:multiLevelType w:val="hybridMultilevel"/>
    <w:tmpl w:val="C36221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1F763E9"/>
    <w:multiLevelType w:val="hybridMultilevel"/>
    <w:tmpl w:val="823A9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368233B"/>
    <w:multiLevelType w:val="multilevel"/>
    <w:tmpl w:val="C4D4A474"/>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482A3260"/>
    <w:multiLevelType w:val="multilevel"/>
    <w:tmpl w:val="826E35AE"/>
    <w:lvl w:ilvl="0">
      <w:start w:val="1"/>
      <w:numFmt w:val="decimal"/>
      <w:lvlText w:val="%1."/>
      <w:lvlJc w:val="left"/>
      <w:pPr>
        <w:ind w:left="720" w:hanging="360"/>
      </w:pPr>
      <w:rPr>
        <w:rFonts w:hint="default"/>
      </w:rPr>
    </w:lvl>
    <w:lvl w:ilvl="1">
      <w:start w:val="8"/>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4C506CF6"/>
    <w:multiLevelType w:val="multilevel"/>
    <w:tmpl w:val="94C86BDA"/>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4DD4098B"/>
    <w:multiLevelType w:val="hybridMultilevel"/>
    <w:tmpl w:val="A51E1B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E473C26"/>
    <w:multiLevelType w:val="hybridMultilevel"/>
    <w:tmpl w:val="8E98EE00"/>
    <w:lvl w:ilvl="0" w:tplc="57A263F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nsid w:val="50F161D1"/>
    <w:multiLevelType w:val="hybridMultilevel"/>
    <w:tmpl w:val="C7F20E2E"/>
    <w:lvl w:ilvl="0" w:tplc="6AB4DE20">
      <w:start w:val="1"/>
      <w:numFmt w:val="decimal"/>
      <w:lvlText w:val="%1."/>
      <w:lvlJc w:val="left"/>
      <w:pPr>
        <w:ind w:left="1350"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26">
    <w:nsid w:val="53676331"/>
    <w:multiLevelType w:val="hybridMultilevel"/>
    <w:tmpl w:val="A4B41E46"/>
    <w:lvl w:ilvl="0" w:tplc="E03ACA1C">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D154D7"/>
    <w:multiLevelType w:val="hybridMultilevel"/>
    <w:tmpl w:val="FB7A3E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AFC4540"/>
    <w:multiLevelType w:val="hybridMultilevel"/>
    <w:tmpl w:val="DDBC2EB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A13A6B"/>
    <w:multiLevelType w:val="hybridMultilevel"/>
    <w:tmpl w:val="9722883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0BB28E5"/>
    <w:multiLevelType w:val="multilevel"/>
    <w:tmpl w:val="05725A7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6B47443A"/>
    <w:multiLevelType w:val="hybridMultilevel"/>
    <w:tmpl w:val="E9F03594"/>
    <w:lvl w:ilvl="0" w:tplc="D9BEE9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C9E275F"/>
    <w:multiLevelType w:val="multilevel"/>
    <w:tmpl w:val="AE66361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nsid w:val="6CCB637E"/>
    <w:multiLevelType w:val="multilevel"/>
    <w:tmpl w:val="959C19A8"/>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72503431"/>
    <w:multiLevelType w:val="hybridMultilevel"/>
    <w:tmpl w:val="0CA2E00A"/>
    <w:lvl w:ilvl="0" w:tplc="5992CACE">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lang w:eastAsia="en-US" w:bidi="ar-SA"/>
      </w:rPr>
    </w:lvl>
    <w:lvl w:ilvl="1" w:tplc="E3945084">
      <w:numFmt w:val="bullet"/>
      <w:lvlText w:val="•"/>
      <w:lvlJc w:val="left"/>
      <w:pPr>
        <w:ind w:left="1134" w:hanging="360"/>
      </w:pPr>
      <w:rPr>
        <w:rFonts w:hint="default"/>
        <w:lang w:eastAsia="en-US" w:bidi="ar-SA"/>
      </w:rPr>
    </w:lvl>
    <w:lvl w:ilvl="2" w:tplc="664E36C0">
      <w:numFmt w:val="bullet"/>
      <w:lvlText w:val="•"/>
      <w:lvlJc w:val="left"/>
      <w:pPr>
        <w:ind w:left="1905" w:hanging="360"/>
      </w:pPr>
      <w:rPr>
        <w:rFonts w:hint="default"/>
        <w:lang w:eastAsia="en-US" w:bidi="ar-SA"/>
      </w:rPr>
    </w:lvl>
    <w:lvl w:ilvl="3" w:tplc="D5885080">
      <w:numFmt w:val="bullet"/>
      <w:lvlText w:val="•"/>
      <w:lvlJc w:val="left"/>
      <w:pPr>
        <w:ind w:left="2676" w:hanging="360"/>
      </w:pPr>
      <w:rPr>
        <w:rFonts w:hint="default"/>
        <w:lang w:eastAsia="en-US" w:bidi="ar-SA"/>
      </w:rPr>
    </w:lvl>
    <w:lvl w:ilvl="4" w:tplc="C1B6DBCC">
      <w:numFmt w:val="bullet"/>
      <w:lvlText w:val="•"/>
      <w:lvlJc w:val="left"/>
      <w:pPr>
        <w:ind w:left="3447" w:hanging="360"/>
      </w:pPr>
      <w:rPr>
        <w:rFonts w:hint="default"/>
        <w:lang w:eastAsia="en-US" w:bidi="ar-SA"/>
      </w:rPr>
    </w:lvl>
    <w:lvl w:ilvl="5" w:tplc="CD7242CA">
      <w:numFmt w:val="bullet"/>
      <w:lvlText w:val="•"/>
      <w:lvlJc w:val="left"/>
      <w:pPr>
        <w:ind w:left="4218" w:hanging="360"/>
      </w:pPr>
      <w:rPr>
        <w:rFonts w:hint="default"/>
        <w:lang w:eastAsia="en-US" w:bidi="ar-SA"/>
      </w:rPr>
    </w:lvl>
    <w:lvl w:ilvl="6" w:tplc="8D382544">
      <w:numFmt w:val="bullet"/>
      <w:lvlText w:val="•"/>
      <w:lvlJc w:val="left"/>
      <w:pPr>
        <w:ind w:left="4989" w:hanging="360"/>
      </w:pPr>
      <w:rPr>
        <w:rFonts w:hint="default"/>
        <w:lang w:eastAsia="en-US" w:bidi="ar-SA"/>
      </w:rPr>
    </w:lvl>
    <w:lvl w:ilvl="7" w:tplc="2A289630">
      <w:numFmt w:val="bullet"/>
      <w:lvlText w:val="•"/>
      <w:lvlJc w:val="left"/>
      <w:pPr>
        <w:ind w:left="5760" w:hanging="360"/>
      </w:pPr>
      <w:rPr>
        <w:rFonts w:hint="default"/>
        <w:lang w:eastAsia="en-US" w:bidi="ar-SA"/>
      </w:rPr>
    </w:lvl>
    <w:lvl w:ilvl="8" w:tplc="23C818F8">
      <w:numFmt w:val="bullet"/>
      <w:lvlText w:val="•"/>
      <w:lvlJc w:val="left"/>
      <w:pPr>
        <w:ind w:left="6531" w:hanging="360"/>
      </w:pPr>
      <w:rPr>
        <w:rFonts w:hint="default"/>
        <w:lang w:eastAsia="en-US" w:bidi="ar-SA"/>
      </w:rPr>
    </w:lvl>
  </w:abstractNum>
  <w:abstractNum w:abstractNumId="35">
    <w:nsid w:val="753844B0"/>
    <w:multiLevelType w:val="multilevel"/>
    <w:tmpl w:val="106A0C6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765141CC"/>
    <w:multiLevelType w:val="hybridMultilevel"/>
    <w:tmpl w:val="1A0A70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785413B6"/>
    <w:multiLevelType w:val="hybridMultilevel"/>
    <w:tmpl w:val="4AD0A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BAD7619"/>
    <w:multiLevelType w:val="multilevel"/>
    <w:tmpl w:val="F8E62082"/>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7E5972BA"/>
    <w:multiLevelType w:val="multilevel"/>
    <w:tmpl w:val="824C32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4"/>
  </w:num>
  <w:num w:numId="2">
    <w:abstractNumId w:val="16"/>
  </w:num>
  <w:num w:numId="3">
    <w:abstractNumId w:val="38"/>
  </w:num>
  <w:num w:numId="4">
    <w:abstractNumId w:val="33"/>
  </w:num>
  <w:num w:numId="5">
    <w:abstractNumId w:val="14"/>
  </w:num>
  <w:num w:numId="6">
    <w:abstractNumId w:val="9"/>
  </w:num>
  <w:num w:numId="7">
    <w:abstractNumId w:val="30"/>
  </w:num>
  <w:num w:numId="8">
    <w:abstractNumId w:val="21"/>
  </w:num>
  <w:num w:numId="9">
    <w:abstractNumId w:val="32"/>
  </w:num>
  <w:num w:numId="10">
    <w:abstractNumId w:val="10"/>
  </w:num>
  <w:num w:numId="11">
    <w:abstractNumId w:val="27"/>
  </w:num>
  <w:num w:numId="12">
    <w:abstractNumId w:val="35"/>
  </w:num>
  <w:num w:numId="13">
    <w:abstractNumId w:val="22"/>
  </w:num>
  <w:num w:numId="14">
    <w:abstractNumId w:val="39"/>
  </w:num>
  <w:num w:numId="15">
    <w:abstractNumId w:val="31"/>
  </w:num>
  <w:num w:numId="16">
    <w:abstractNumId w:val="23"/>
  </w:num>
  <w:num w:numId="17">
    <w:abstractNumId w:val="1"/>
  </w:num>
  <w:num w:numId="18">
    <w:abstractNumId w:val="28"/>
  </w:num>
  <w:num w:numId="19">
    <w:abstractNumId w:val="29"/>
  </w:num>
  <w:num w:numId="20">
    <w:abstractNumId w:val="17"/>
  </w:num>
  <w:num w:numId="21">
    <w:abstractNumId w:val="0"/>
  </w:num>
  <w:num w:numId="22">
    <w:abstractNumId w:val="24"/>
  </w:num>
  <w:num w:numId="23">
    <w:abstractNumId w:val="15"/>
  </w:num>
  <w:num w:numId="24">
    <w:abstractNumId w:val="8"/>
  </w:num>
  <w:num w:numId="25">
    <w:abstractNumId w:val="36"/>
  </w:num>
  <w:num w:numId="26">
    <w:abstractNumId w:val="5"/>
  </w:num>
  <w:num w:numId="27">
    <w:abstractNumId w:val="25"/>
  </w:num>
  <w:num w:numId="28">
    <w:abstractNumId w:val="18"/>
  </w:num>
  <w:num w:numId="29">
    <w:abstractNumId w:val="13"/>
  </w:num>
  <w:num w:numId="30">
    <w:abstractNumId w:val="6"/>
  </w:num>
  <w:num w:numId="31">
    <w:abstractNumId w:val="26"/>
  </w:num>
  <w:num w:numId="32">
    <w:abstractNumId w:val="2"/>
  </w:num>
  <w:num w:numId="33">
    <w:abstractNumId w:val="3"/>
  </w:num>
  <w:num w:numId="34">
    <w:abstractNumId w:val="20"/>
  </w:num>
  <w:num w:numId="35">
    <w:abstractNumId w:val="12"/>
  </w:num>
  <w:num w:numId="36">
    <w:abstractNumId w:val="7"/>
  </w:num>
  <w:num w:numId="37">
    <w:abstractNumId w:val="4"/>
  </w:num>
  <w:num w:numId="38">
    <w:abstractNumId w:val="11"/>
  </w:num>
  <w:num w:numId="39">
    <w:abstractNumId w:val="19"/>
  </w:num>
  <w:num w:numId="40">
    <w:abstractNumId w:val="37"/>
  </w:num>
  <w:num w:numId="4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documentProtection w:edit="forms" w:enforcement="1" w:cryptProviderType="rsaFull" w:cryptAlgorithmClass="hash" w:cryptAlgorithmType="typeAny" w:cryptAlgorithmSid="4" w:cryptSpinCount="50000" w:hash="S7ZuHHTA4q8e+QhCjJHFyoYUiZo=" w:salt="aczFzQKOgmwgq2AKDHGUZ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BD5BA8"/>
    <w:rsid w:val="001821F5"/>
    <w:rsid w:val="003E69A3"/>
    <w:rsid w:val="005C1065"/>
    <w:rsid w:val="0073234B"/>
    <w:rsid w:val="00845987"/>
    <w:rsid w:val="009845FD"/>
    <w:rsid w:val="00B4514F"/>
    <w:rsid w:val="00BD5BA8"/>
    <w:rsid w:val="00FE3B3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Straight Arrow Connector 35"/>
        <o:r id="V:Rule2" type="connector" idref="#Straight Arrow Connector 37"/>
        <o:r id="V:Rule3" type="connector" idref="#Straight Arrow Connector 38"/>
        <o:r id="V:Rule4" type="connector" idref="#Straight Arrow Connector 3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5BA8"/>
    <w:pPr>
      <w:spacing w:after="160" w:line="48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1"/>
    <w:qFormat/>
    <w:rsid w:val="009845FD"/>
    <w:pPr>
      <w:spacing w:after="0"/>
      <w:jc w:val="center"/>
      <w:outlineLvl w:val="0"/>
    </w:pPr>
    <w:rPr>
      <w:b/>
      <w:bCs/>
    </w:rPr>
  </w:style>
  <w:style w:type="paragraph" w:styleId="Heading2">
    <w:name w:val="heading 2"/>
    <w:basedOn w:val="Normal"/>
    <w:next w:val="Normal"/>
    <w:link w:val="Heading2Char"/>
    <w:uiPriority w:val="1"/>
    <w:unhideWhenUsed/>
    <w:qFormat/>
    <w:rsid w:val="00B4514F"/>
    <w:pPr>
      <w:keepNext/>
      <w:keepLines/>
      <w:spacing w:before="40" w:after="0" w:line="360" w:lineRule="auto"/>
      <w:jc w:val="left"/>
      <w:outlineLvl w:val="1"/>
    </w:pPr>
    <w:rPr>
      <w:rFonts w:eastAsiaTheme="majorEastAsia" w:cstheme="majorBidi"/>
      <w:b/>
      <w:szCs w:val="26"/>
    </w:rPr>
  </w:style>
  <w:style w:type="paragraph" w:styleId="Heading3">
    <w:name w:val="heading 3"/>
    <w:basedOn w:val="Normal"/>
    <w:next w:val="Normal"/>
    <w:link w:val="Heading3Char"/>
    <w:uiPriority w:val="1"/>
    <w:unhideWhenUsed/>
    <w:qFormat/>
    <w:rsid w:val="00B4514F"/>
    <w:pPr>
      <w:keepNext/>
      <w:keepLines/>
      <w:spacing w:before="40" w:after="0"/>
      <w:outlineLvl w:val="2"/>
    </w:pPr>
    <w:rPr>
      <w:rFonts w:eastAsiaTheme="majorEastAsia" w:cstheme="majorBidi"/>
      <w:b/>
      <w:i/>
      <w:iCs/>
      <w:szCs w:val="24"/>
    </w:rPr>
  </w:style>
  <w:style w:type="paragraph" w:styleId="Heading4">
    <w:name w:val="heading 4"/>
    <w:basedOn w:val="Normal"/>
    <w:next w:val="Normal"/>
    <w:link w:val="Heading4Char"/>
    <w:uiPriority w:val="9"/>
    <w:unhideWhenUsed/>
    <w:qFormat/>
    <w:rsid w:val="00B4514F"/>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D5B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5BA8"/>
    <w:rPr>
      <w:rFonts w:ascii="Tahoma" w:hAnsi="Tahoma" w:cs="Tahoma"/>
      <w:color w:val="000000" w:themeColor="text1"/>
      <w:sz w:val="16"/>
      <w:szCs w:val="16"/>
    </w:rPr>
  </w:style>
  <w:style w:type="character" w:customStyle="1" w:styleId="Heading1Char">
    <w:name w:val="Heading 1 Char"/>
    <w:basedOn w:val="DefaultParagraphFont"/>
    <w:link w:val="Heading1"/>
    <w:uiPriority w:val="9"/>
    <w:rsid w:val="009845FD"/>
    <w:rPr>
      <w:rFonts w:ascii="Times New Roman" w:hAnsi="Times New Roman"/>
      <w:b/>
      <w:bCs/>
      <w:color w:val="000000" w:themeColor="text1"/>
      <w:sz w:val="24"/>
    </w:rPr>
  </w:style>
  <w:style w:type="character" w:customStyle="1" w:styleId="Heading2Char">
    <w:name w:val="Heading 2 Char"/>
    <w:basedOn w:val="DefaultParagraphFont"/>
    <w:link w:val="Heading2"/>
    <w:uiPriority w:val="9"/>
    <w:rsid w:val="00B4514F"/>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B4514F"/>
    <w:rPr>
      <w:rFonts w:ascii="Times New Roman" w:eastAsiaTheme="majorEastAsia" w:hAnsi="Times New Roman" w:cstheme="majorBidi"/>
      <w:b/>
      <w:i/>
      <w:iCs/>
      <w:color w:val="000000" w:themeColor="text1"/>
      <w:sz w:val="24"/>
      <w:szCs w:val="24"/>
    </w:rPr>
  </w:style>
  <w:style w:type="character" w:customStyle="1" w:styleId="Heading4Char">
    <w:name w:val="Heading 4 Char"/>
    <w:basedOn w:val="DefaultParagraphFont"/>
    <w:link w:val="Heading4"/>
    <w:uiPriority w:val="9"/>
    <w:rsid w:val="00B4514F"/>
    <w:rPr>
      <w:rFonts w:ascii="Times New Roman" w:eastAsiaTheme="majorEastAsia" w:hAnsi="Times New Roman" w:cstheme="majorBidi"/>
      <w:b/>
      <w:iCs/>
      <w:color w:val="000000" w:themeColor="text1"/>
      <w:sz w:val="24"/>
    </w:rPr>
  </w:style>
  <w:style w:type="paragraph" w:styleId="ListParagraph">
    <w:name w:val="List Paragraph"/>
    <w:aliases w:val="Body of text"/>
    <w:basedOn w:val="Normal"/>
    <w:link w:val="ListParagraphChar"/>
    <w:uiPriority w:val="1"/>
    <w:qFormat/>
    <w:rsid w:val="00B4514F"/>
    <w:pPr>
      <w:ind w:left="720"/>
      <w:contextualSpacing/>
    </w:pPr>
  </w:style>
  <w:style w:type="table" w:styleId="TableGrid">
    <w:name w:val="Table Grid"/>
    <w:basedOn w:val="TableNormal"/>
    <w:uiPriority w:val="39"/>
    <w:rsid w:val="00B451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4514F"/>
    <w:rPr>
      <w:color w:val="808080"/>
    </w:rPr>
  </w:style>
  <w:style w:type="paragraph" w:styleId="BodyText">
    <w:name w:val="Body Text"/>
    <w:basedOn w:val="Normal"/>
    <w:link w:val="BodyTextChar"/>
    <w:uiPriority w:val="1"/>
    <w:qFormat/>
    <w:rsid w:val="00B4514F"/>
    <w:pPr>
      <w:widowControl w:val="0"/>
      <w:autoSpaceDE w:val="0"/>
      <w:autoSpaceDN w:val="0"/>
      <w:spacing w:after="0" w:line="240" w:lineRule="auto"/>
    </w:pPr>
    <w:rPr>
      <w:rFonts w:eastAsia="Times New Roman" w:cs="Times New Roman"/>
      <w:szCs w:val="24"/>
      <w:lang/>
    </w:rPr>
  </w:style>
  <w:style w:type="character" w:customStyle="1" w:styleId="BodyTextChar">
    <w:name w:val="Body Text Char"/>
    <w:basedOn w:val="DefaultParagraphFont"/>
    <w:link w:val="BodyText"/>
    <w:uiPriority w:val="1"/>
    <w:rsid w:val="00B4514F"/>
    <w:rPr>
      <w:rFonts w:ascii="Times New Roman" w:eastAsia="Times New Roman" w:hAnsi="Times New Roman" w:cs="Times New Roman"/>
      <w:color w:val="000000" w:themeColor="text1"/>
      <w:sz w:val="24"/>
      <w:szCs w:val="24"/>
      <w:lang/>
    </w:rPr>
  </w:style>
  <w:style w:type="paragraph" w:styleId="TOC1">
    <w:name w:val="toc 1"/>
    <w:basedOn w:val="Normal"/>
    <w:next w:val="Normal"/>
    <w:autoRedefine/>
    <w:uiPriority w:val="39"/>
    <w:unhideWhenUsed/>
    <w:qFormat/>
    <w:rsid w:val="00B4514F"/>
    <w:pPr>
      <w:spacing w:before="360" w:after="0"/>
      <w:jc w:val="left"/>
    </w:pPr>
    <w:rPr>
      <w:rFonts w:asciiTheme="majorHAnsi" w:hAnsiTheme="majorHAnsi" w:cstheme="majorHAnsi"/>
      <w:b/>
      <w:bCs/>
      <w:caps/>
      <w:szCs w:val="24"/>
    </w:rPr>
  </w:style>
  <w:style w:type="paragraph" w:styleId="Header">
    <w:name w:val="header"/>
    <w:basedOn w:val="Normal"/>
    <w:link w:val="HeaderChar"/>
    <w:uiPriority w:val="99"/>
    <w:unhideWhenUsed/>
    <w:rsid w:val="00B451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514F"/>
    <w:rPr>
      <w:rFonts w:ascii="Times New Roman" w:hAnsi="Times New Roman"/>
      <w:color w:val="000000" w:themeColor="text1"/>
      <w:sz w:val="24"/>
    </w:rPr>
  </w:style>
  <w:style w:type="paragraph" w:styleId="Footer">
    <w:name w:val="footer"/>
    <w:basedOn w:val="Normal"/>
    <w:link w:val="FooterChar"/>
    <w:uiPriority w:val="99"/>
    <w:unhideWhenUsed/>
    <w:rsid w:val="00B451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514F"/>
    <w:rPr>
      <w:rFonts w:ascii="Times New Roman" w:hAnsi="Times New Roman"/>
      <w:color w:val="000000" w:themeColor="text1"/>
      <w:sz w:val="24"/>
    </w:rPr>
  </w:style>
  <w:style w:type="paragraph" w:styleId="TOCHeading">
    <w:name w:val="TOC Heading"/>
    <w:basedOn w:val="Heading1"/>
    <w:next w:val="Normal"/>
    <w:uiPriority w:val="39"/>
    <w:unhideWhenUsed/>
    <w:qFormat/>
    <w:rsid w:val="00B4514F"/>
    <w:pPr>
      <w:spacing w:line="259" w:lineRule="auto"/>
      <w:jc w:val="left"/>
      <w:outlineLvl w:val="9"/>
    </w:pPr>
    <w:rPr>
      <w:rFonts w:asciiTheme="majorHAnsi" w:hAnsiTheme="majorHAnsi"/>
      <w:b w:val="0"/>
      <w:color w:val="365F91" w:themeColor="accent1" w:themeShade="BF"/>
      <w:sz w:val="32"/>
    </w:rPr>
  </w:style>
  <w:style w:type="paragraph" w:styleId="TOC2">
    <w:name w:val="toc 2"/>
    <w:basedOn w:val="Normal"/>
    <w:next w:val="Normal"/>
    <w:autoRedefine/>
    <w:uiPriority w:val="39"/>
    <w:unhideWhenUsed/>
    <w:qFormat/>
    <w:rsid w:val="00B4514F"/>
    <w:pPr>
      <w:spacing w:before="240" w:after="0"/>
      <w:jc w:val="left"/>
    </w:pPr>
    <w:rPr>
      <w:rFonts w:asciiTheme="minorHAnsi" w:hAnsiTheme="minorHAnsi" w:cstheme="minorHAnsi"/>
      <w:b/>
      <w:bCs/>
      <w:sz w:val="20"/>
      <w:szCs w:val="20"/>
    </w:rPr>
  </w:style>
  <w:style w:type="paragraph" w:styleId="TOC3">
    <w:name w:val="toc 3"/>
    <w:basedOn w:val="Normal"/>
    <w:next w:val="Normal"/>
    <w:autoRedefine/>
    <w:uiPriority w:val="39"/>
    <w:unhideWhenUsed/>
    <w:qFormat/>
    <w:rsid w:val="00B4514F"/>
    <w:pPr>
      <w:spacing w:after="0"/>
      <w:ind w:left="240"/>
      <w:jc w:val="left"/>
    </w:pPr>
    <w:rPr>
      <w:rFonts w:asciiTheme="minorHAnsi" w:hAnsiTheme="minorHAnsi" w:cstheme="minorHAnsi"/>
      <w:sz w:val="20"/>
      <w:szCs w:val="20"/>
    </w:rPr>
  </w:style>
  <w:style w:type="character" w:styleId="Hyperlink">
    <w:name w:val="Hyperlink"/>
    <w:basedOn w:val="DefaultParagraphFont"/>
    <w:uiPriority w:val="99"/>
    <w:unhideWhenUsed/>
    <w:rsid w:val="00B4514F"/>
    <w:rPr>
      <w:color w:val="0000FF" w:themeColor="hyperlink"/>
      <w:u w:val="single"/>
    </w:rPr>
  </w:style>
  <w:style w:type="paragraph" w:styleId="Caption">
    <w:name w:val="caption"/>
    <w:basedOn w:val="Normal"/>
    <w:next w:val="Normal"/>
    <w:uiPriority w:val="35"/>
    <w:qFormat/>
    <w:rsid w:val="00B4514F"/>
    <w:pPr>
      <w:spacing w:after="200" w:line="240" w:lineRule="auto"/>
      <w:jc w:val="left"/>
    </w:pPr>
    <w:rPr>
      <w:rFonts w:eastAsia="Aptos" w:cs="Times New Roman"/>
      <w:i/>
      <w:iCs/>
      <w:color w:val="0E2841"/>
      <w:kern w:val="2"/>
      <w:sz w:val="18"/>
      <w:szCs w:val="18"/>
      <w:lang w:val="en-ID"/>
    </w:rPr>
  </w:style>
  <w:style w:type="character" w:customStyle="1" w:styleId="ListParagraphChar">
    <w:name w:val="List Paragraph Char"/>
    <w:aliases w:val="Body of text Char"/>
    <w:link w:val="ListParagraph"/>
    <w:uiPriority w:val="1"/>
    <w:qFormat/>
    <w:rsid w:val="00B4514F"/>
    <w:rPr>
      <w:rFonts w:ascii="Times New Roman" w:hAnsi="Times New Roman"/>
      <w:color w:val="000000" w:themeColor="text1"/>
      <w:sz w:val="24"/>
    </w:rPr>
  </w:style>
  <w:style w:type="character" w:styleId="Emphasis">
    <w:name w:val="Emphasis"/>
    <w:basedOn w:val="DefaultParagraphFont"/>
    <w:uiPriority w:val="20"/>
    <w:qFormat/>
    <w:rsid w:val="00B4514F"/>
    <w:rPr>
      <w:i/>
      <w:iCs/>
    </w:rPr>
  </w:style>
  <w:style w:type="paragraph" w:styleId="TOC4">
    <w:name w:val="toc 4"/>
    <w:basedOn w:val="Normal"/>
    <w:next w:val="Normal"/>
    <w:autoRedefine/>
    <w:uiPriority w:val="39"/>
    <w:unhideWhenUsed/>
    <w:qFormat/>
    <w:rsid w:val="00B4514F"/>
    <w:pPr>
      <w:spacing w:after="0"/>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B4514F"/>
    <w:pPr>
      <w:spacing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B4514F"/>
    <w:pPr>
      <w:spacing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B4514F"/>
    <w:pPr>
      <w:spacing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B4514F"/>
    <w:pPr>
      <w:spacing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B4514F"/>
    <w:pPr>
      <w:spacing w:after="0"/>
      <w:ind w:left="1680"/>
      <w:jc w:val="left"/>
    </w:pPr>
    <w:rPr>
      <w:rFonts w:asciiTheme="minorHAnsi" w:hAnsiTheme="minorHAnsi" w:cstheme="minorHAnsi"/>
      <w:sz w:val="20"/>
      <w:szCs w:val="20"/>
    </w:rPr>
  </w:style>
  <w:style w:type="character" w:customStyle="1" w:styleId="fontstyle01">
    <w:name w:val="fontstyle01"/>
    <w:basedOn w:val="DefaultParagraphFont"/>
    <w:rsid w:val="00B4514F"/>
    <w:rPr>
      <w:rFonts w:ascii="TimesNewRomanPSMT" w:hAnsi="TimesNewRomanPSMT" w:hint="default"/>
      <w:b w:val="0"/>
      <w:bCs w:val="0"/>
      <w:i w:val="0"/>
      <w:iCs w:val="0"/>
      <w:color w:val="000000"/>
      <w:sz w:val="24"/>
      <w:szCs w:val="24"/>
    </w:rPr>
  </w:style>
  <w:style w:type="paragraph" w:customStyle="1" w:styleId="TableParagraph">
    <w:name w:val="Table Paragraph"/>
    <w:basedOn w:val="Normal"/>
    <w:uiPriority w:val="1"/>
    <w:qFormat/>
    <w:rsid w:val="00B4514F"/>
    <w:pPr>
      <w:widowControl w:val="0"/>
      <w:autoSpaceDE w:val="0"/>
      <w:autoSpaceDN w:val="0"/>
      <w:spacing w:after="0" w:line="240" w:lineRule="auto"/>
      <w:jc w:val="left"/>
    </w:pPr>
    <w:rPr>
      <w:rFonts w:eastAsia="Times New Roman" w:cs="Times New Roman"/>
      <w:color w:val="auto"/>
      <w:sz w:val="22"/>
      <w:lang/>
    </w:rPr>
  </w:style>
  <w:style w:type="paragraph" w:styleId="NoSpacing">
    <w:name w:val="No Spacing"/>
    <w:uiPriority w:val="1"/>
    <w:qFormat/>
    <w:rsid w:val="00B4514F"/>
    <w:pPr>
      <w:spacing w:after="0" w:line="240" w:lineRule="auto"/>
    </w:pPr>
  </w:style>
  <w:style w:type="paragraph" w:styleId="HTMLPreformatted">
    <w:name w:val="HTML Preformatted"/>
    <w:basedOn w:val="Normal"/>
    <w:link w:val="HTMLPreformattedChar"/>
    <w:uiPriority w:val="99"/>
    <w:semiHidden/>
    <w:unhideWhenUsed/>
    <w:rsid w:val="00B451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color w:val="auto"/>
      <w:sz w:val="20"/>
      <w:szCs w:val="20"/>
      <w:lang w:val="id-ID" w:eastAsia="id-ID"/>
    </w:rPr>
  </w:style>
  <w:style w:type="character" w:customStyle="1" w:styleId="HTMLPreformattedChar">
    <w:name w:val="HTML Preformatted Char"/>
    <w:basedOn w:val="DefaultParagraphFont"/>
    <w:link w:val="HTMLPreformatted"/>
    <w:uiPriority w:val="99"/>
    <w:semiHidden/>
    <w:rsid w:val="00B4514F"/>
    <w:rPr>
      <w:rFonts w:ascii="Courier New" w:eastAsia="Times New Roman" w:hAnsi="Courier New" w:cs="Courier New"/>
      <w:sz w:val="20"/>
      <w:szCs w:val="20"/>
      <w:lang w:val="id-ID" w:eastAsia="id-ID"/>
    </w:rPr>
  </w:style>
  <w:style w:type="character" w:customStyle="1" w:styleId="y2iqfc">
    <w:name w:val="y2iqfc"/>
    <w:basedOn w:val="DefaultParagraphFont"/>
    <w:rsid w:val="00B4514F"/>
  </w:style>
  <w:style w:type="character" w:customStyle="1" w:styleId="fontstyle21">
    <w:name w:val="fontstyle21"/>
    <w:basedOn w:val="DefaultParagraphFont"/>
    <w:rsid w:val="00B4514F"/>
    <w:rPr>
      <w:rFonts w:ascii="Calibri" w:hAnsi="Calibri" w:hint="default"/>
      <w:b w:val="0"/>
      <w:bCs w:val="0"/>
      <w:i w:val="0"/>
      <w:iCs w:val="0"/>
      <w:color w:val="000000"/>
      <w:sz w:val="22"/>
      <w:szCs w:val="22"/>
    </w:rPr>
  </w:style>
  <w:style w:type="paragraph" w:styleId="NormalWeb">
    <w:name w:val="Normal (Web)"/>
    <w:basedOn w:val="Normal"/>
    <w:uiPriority w:val="99"/>
    <w:unhideWhenUsed/>
    <w:rsid w:val="00B4514F"/>
    <w:pPr>
      <w:spacing w:before="100" w:beforeAutospacing="1" w:after="100" w:afterAutospacing="1" w:line="240" w:lineRule="auto"/>
      <w:jc w:val="left"/>
    </w:pPr>
    <w:rPr>
      <w:rFonts w:eastAsia="Times New Roman" w:cs="Times New Roman"/>
      <w:color w:val="auto"/>
      <w:szCs w:val="24"/>
      <w:lang w:val="id-ID" w:eastAsia="id-ID"/>
    </w:rPr>
  </w:style>
  <w:style w:type="character" w:styleId="Strong">
    <w:name w:val="Strong"/>
    <w:basedOn w:val="DefaultParagraphFont"/>
    <w:uiPriority w:val="22"/>
    <w:qFormat/>
    <w:rsid w:val="00B4514F"/>
    <w:rPr>
      <w:b/>
      <w:bCs/>
    </w:rPr>
  </w:style>
  <w:style w:type="character" w:customStyle="1" w:styleId="UnresolvedMention1">
    <w:name w:val="Unresolved Mention1"/>
    <w:basedOn w:val="DefaultParagraphFont"/>
    <w:uiPriority w:val="99"/>
    <w:semiHidden/>
    <w:unhideWhenUsed/>
    <w:rsid w:val="00B4514F"/>
    <w:rPr>
      <w:color w:val="605E5C"/>
      <w:shd w:val="clear" w:color="auto" w:fill="E1DFDD"/>
    </w:rPr>
  </w:style>
  <w:style w:type="character" w:customStyle="1" w:styleId="whitespace-nowrap">
    <w:name w:val="whitespace-nowrap"/>
    <w:basedOn w:val="DefaultParagraphFont"/>
    <w:rsid w:val="00B4514F"/>
  </w:style>
  <w:style w:type="character" w:customStyle="1" w:styleId="min-w-1rem">
    <w:name w:val="min-w-[1rem]"/>
    <w:basedOn w:val="DefaultParagraphFont"/>
    <w:rsid w:val="00B4514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5BA8"/>
    <w:pPr>
      <w:spacing w:after="160" w:line="48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1"/>
    <w:qFormat/>
    <w:rsid w:val="009845FD"/>
    <w:pPr>
      <w:spacing w:after="0"/>
      <w:jc w:val="center"/>
      <w:outlineLvl w:val="0"/>
    </w:pPr>
    <w:rPr>
      <w:b/>
      <w:bCs/>
    </w:rPr>
  </w:style>
  <w:style w:type="paragraph" w:styleId="Heading2">
    <w:name w:val="heading 2"/>
    <w:basedOn w:val="Normal"/>
    <w:next w:val="Normal"/>
    <w:link w:val="Heading2Char"/>
    <w:uiPriority w:val="1"/>
    <w:unhideWhenUsed/>
    <w:qFormat/>
    <w:rsid w:val="00B4514F"/>
    <w:pPr>
      <w:keepNext/>
      <w:keepLines/>
      <w:spacing w:before="40" w:after="0" w:line="360" w:lineRule="auto"/>
      <w:jc w:val="left"/>
      <w:outlineLvl w:val="1"/>
    </w:pPr>
    <w:rPr>
      <w:rFonts w:eastAsiaTheme="majorEastAsia" w:cstheme="majorBidi"/>
      <w:b/>
      <w:szCs w:val="26"/>
    </w:rPr>
  </w:style>
  <w:style w:type="paragraph" w:styleId="Heading3">
    <w:name w:val="heading 3"/>
    <w:basedOn w:val="Normal"/>
    <w:next w:val="Normal"/>
    <w:link w:val="Heading3Char"/>
    <w:uiPriority w:val="1"/>
    <w:unhideWhenUsed/>
    <w:qFormat/>
    <w:rsid w:val="00B4514F"/>
    <w:pPr>
      <w:keepNext/>
      <w:keepLines/>
      <w:spacing w:before="40" w:after="0"/>
      <w:outlineLvl w:val="2"/>
    </w:pPr>
    <w:rPr>
      <w:rFonts w:eastAsiaTheme="majorEastAsia" w:cstheme="majorBidi"/>
      <w:b/>
      <w:i/>
      <w:iCs/>
      <w:szCs w:val="24"/>
    </w:rPr>
  </w:style>
  <w:style w:type="paragraph" w:styleId="Heading4">
    <w:name w:val="heading 4"/>
    <w:basedOn w:val="Normal"/>
    <w:next w:val="Normal"/>
    <w:link w:val="Heading4Char"/>
    <w:uiPriority w:val="9"/>
    <w:unhideWhenUsed/>
    <w:qFormat/>
    <w:rsid w:val="00B4514F"/>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D5B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5BA8"/>
    <w:rPr>
      <w:rFonts w:ascii="Tahoma" w:hAnsi="Tahoma" w:cs="Tahoma"/>
      <w:color w:val="000000" w:themeColor="text1"/>
      <w:sz w:val="16"/>
      <w:szCs w:val="16"/>
    </w:rPr>
  </w:style>
  <w:style w:type="character" w:customStyle="1" w:styleId="Heading1Char">
    <w:name w:val="Heading 1 Char"/>
    <w:basedOn w:val="DefaultParagraphFont"/>
    <w:link w:val="Heading1"/>
    <w:uiPriority w:val="9"/>
    <w:rsid w:val="009845FD"/>
    <w:rPr>
      <w:rFonts w:ascii="Times New Roman" w:hAnsi="Times New Roman"/>
      <w:b/>
      <w:bCs/>
      <w:color w:val="000000" w:themeColor="text1"/>
      <w:sz w:val="24"/>
    </w:rPr>
  </w:style>
  <w:style w:type="character" w:customStyle="1" w:styleId="Heading2Char">
    <w:name w:val="Heading 2 Char"/>
    <w:basedOn w:val="DefaultParagraphFont"/>
    <w:link w:val="Heading2"/>
    <w:uiPriority w:val="9"/>
    <w:rsid w:val="00B4514F"/>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B4514F"/>
    <w:rPr>
      <w:rFonts w:ascii="Times New Roman" w:eastAsiaTheme="majorEastAsia" w:hAnsi="Times New Roman" w:cstheme="majorBidi"/>
      <w:b/>
      <w:i/>
      <w:iCs/>
      <w:color w:val="000000" w:themeColor="text1"/>
      <w:sz w:val="24"/>
      <w:szCs w:val="24"/>
    </w:rPr>
  </w:style>
  <w:style w:type="character" w:customStyle="1" w:styleId="Heading4Char">
    <w:name w:val="Heading 4 Char"/>
    <w:basedOn w:val="DefaultParagraphFont"/>
    <w:link w:val="Heading4"/>
    <w:uiPriority w:val="9"/>
    <w:rsid w:val="00B4514F"/>
    <w:rPr>
      <w:rFonts w:ascii="Times New Roman" w:eastAsiaTheme="majorEastAsia" w:hAnsi="Times New Roman" w:cstheme="majorBidi"/>
      <w:b/>
      <w:iCs/>
      <w:color w:val="000000" w:themeColor="text1"/>
      <w:sz w:val="24"/>
    </w:rPr>
  </w:style>
  <w:style w:type="paragraph" w:styleId="ListParagraph">
    <w:name w:val="List Paragraph"/>
    <w:aliases w:val="Body of text"/>
    <w:basedOn w:val="Normal"/>
    <w:link w:val="ListParagraphChar"/>
    <w:uiPriority w:val="1"/>
    <w:qFormat/>
    <w:rsid w:val="00B4514F"/>
    <w:pPr>
      <w:ind w:left="720"/>
      <w:contextualSpacing/>
    </w:pPr>
  </w:style>
  <w:style w:type="table" w:styleId="TableGrid">
    <w:name w:val="Table Grid"/>
    <w:basedOn w:val="TableNormal"/>
    <w:uiPriority w:val="39"/>
    <w:rsid w:val="00B451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4514F"/>
    <w:rPr>
      <w:color w:val="808080"/>
    </w:rPr>
  </w:style>
  <w:style w:type="paragraph" w:styleId="BodyText">
    <w:name w:val="Body Text"/>
    <w:basedOn w:val="Normal"/>
    <w:link w:val="BodyTextChar"/>
    <w:uiPriority w:val="1"/>
    <w:qFormat/>
    <w:rsid w:val="00B4514F"/>
    <w:pPr>
      <w:widowControl w:val="0"/>
      <w:autoSpaceDE w:val="0"/>
      <w:autoSpaceDN w:val="0"/>
      <w:spacing w:after="0" w:line="240" w:lineRule="auto"/>
    </w:pPr>
    <w:rPr>
      <w:rFonts w:eastAsia="Times New Roman" w:cs="Times New Roman"/>
      <w:szCs w:val="24"/>
      <w:lang w:val="ms"/>
    </w:rPr>
  </w:style>
  <w:style w:type="character" w:customStyle="1" w:styleId="BodyTextChar">
    <w:name w:val="Body Text Char"/>
    <w:basedOn w:val="DefaultParagraphFont"/>
    <w:link w:val="BodyText"/>
    <w:uiPriority w:val="1"/>
    <w:rsid w:val="00B4514F"/>
    <w:rPr>
      <w:rFonts w:ascii="Times New Roman" w:eastAsia="Times New Roman" w:hAnsi="Times New Roman" w:cs="Times New Roman"/>
      <w:color w:val="000000" w:themeColor="text1"/>
      <w:sz w:val="24"/>
      <w:szCs w:val="24"/>
      <w:lang w:val="ms"/>
    </w:rPr>
  </w:style>
  <w:style w:type="paragraph" w:styleId="TOC1">
    <w:name w:val="toc 1"/>
    <w:basedOn w:val="Normal"/>
    <w:next w:val="Normal"/>
    <w:autoRedefine/>
    <w:uiPriority w:val="39"/>
    <w:unhideWhenUsed/>
    <w:qFormat/>
    <w:rsid w:val="00B4514F"/>
    <w:pPr>
      <w:spacing w:before="360" w:after="0"/>
      <w:jc w:val="left"/>
    </w:pPr>
    <w:rPr>
      <w:rFonts w:asciiTheme="majorHAnsi" w:hAnsiTheme="majorHAnsi" w:cstheme="majorHAnsi"/>
      <w:b/>
      <w:bCs/>
      <w:caps/>
      <w:szCs w:val="24"/>
    </w:rPr>
  </w:style>
  <w:style w:type="paragraph" w:styleId="Header">
    <w:name w:val="header"/>
    <w:basedOn w:val="Normal"/>
    <w:link w:val="HeaderChar"/>
    <w:uiPriority w:val="99"/>
    <w:unhideWhenUsed/>
    <w:rsid w:val="00B451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514F"/>
    <w:rPr>
      <w:rFonts w:ascii="Times New Roman" w:hAnsi="Times New Roman"/>
      <w:color w:val="000000" w:themeColor="text1"/>
      <w:sz w:val="24"/>
    </w:rPr>
  </w:style>
  <w:style w:type="paragraph" w:styleId="Footer">
    <w:name w:val="footer"/>
    <w:basedOn w:val="Normal"/>
    <w:link w:val="FooterChar"/>
    <w:uiPriority w:val="99"/>
    <w:unhideWhenUsed/>
    <w:rsid w:val="00B451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514F"/>
    <w:rPr>
      <w:rFonts w:ascii="Times New Roman" w:hAnsi="Times New Roman"/>
      <w:color w:val="000000" w:themeColor="text1"/>
      <w:sz w:val="24"/>
    </w:rPr>
  </w:style>
  <w:style w:type="paragraph" w:styleId="TOCHeading">
    <w:name w:val="TOC Heading"/>
    <w:basedOn w:val="Heading1"/>
    <w:next w:val="Normal"/>
    <w:uiPriority w:val="39"/>
    <w:unhideWhenUsed/>
    <w:qFormat/>
    <w:rsid w:val="00B4514F"/>
    <w:pPr>
      <w:spacing w:line="259" w:lineRule="auto"/>
      <w:jc w:val="left"/>
      <w:outlineLvl w:val="9"/>
    </w:pPr>
    <w:rPr>
      <w:rFonts w:asciiTheme="majorHAnsi" w:hAnsiTheme="majorHAnsi"/>
      <w:b w:val="0"/>
      <w:color w:val="365F91" w:themeColor="accent1" w:themeShade="BF"/>
      <w:sz w:val="32"/>
    </w:rPr>
  </w:style>
  <w:style w:type="paragraph" w:styleId="TOC2">
    <w:name w:val="toc 2"/>
    <w:basedOn w:val="Normal"/>
    <w:next w:val="Normal"/>
    <w:autoRedefine/>
    <w:uiPriority w:val="39"/>
    <w:unhideWhenUsed/>
    <w:qFormat/>
    <w:rsid w:val="00B4514F"/>
    <w:pPr>
      <w:spacing w:before="240" w:after="0"/>
      <w:jc w:val="left"/>
    </w:pPr>
    <w:rPr>
      <w:rFonts w:asciiTheme="minorHAnsi" w:hAnsiTheme="minorHAnsi" w:cstheme="minorHAnsi"/>
      <w:b/>
      <w:bCs/>
      <w:sz w:val="20"/>
      <w:szCs w:val="20"/>
    </w:rPr>
  </w:style>
  <w:style w:type="paragraph" w:styleId="TOC3">
    <w:name w:val="toc 3"/>
    <w:basedOn w:val="Normal"/>
    <w:next w:val="Normal"/>
    <w:autoRedefine/>
    <w:uiPriority w:val="39"/>
    <w:unhideWhenUsed/>
    <w:qFormat/>
    <w:rsid w:val="00B4514F"/>
    <w:pPr>
      <w:spacing w:after="0"/>
      <w:ind w:left="240"/>
      <w:jc w:val="left"/>
    </w:pPr>
    <w:rPr>
      <w:rFonts w:asciiTheme="minorHAnsi" w:hAnsiTheme="minorHAnsi" w:cstheme="minorHAnsi"/>
      <w:sz w:val="20"/>
      <w:szCs w:val="20"/>
    </w:rPr>
  </w:style>
  <w:style w:type="character" w:styleId="Hyperlink">
    <w:name w:val="Hyperlink"/>
    <w:basedOn w:val="DefaultParagraphFont"/>
    <w:uiPriority w:val="99"/>
    <w:unhideWhenUsed/>
    <w:rsid w:val="00B4514F"/>
    <w:rPr>
      <w:color w:val="0000FF" w:themeColor="hyperlink"/>
      <w:u w:val="single"/>
    </w:rPr>
  </w:style>
  <w:style w:type="paragraph" w:styleId="Caption">
    <w:name w:val="caption"/>
    <w:basedOn w:val="Normal"/>
    <w:next w:val="Normal"/>
    <w:uiPriority w:val="35"/>
    <w:qFormat/>
    <w:rsid w:val="00B4514F"/>
    <w:pPr>
      <w:spacing w:after="200" w:line="240" w:lineRule="auto"/>
      <w:jc w:val="left"/>
    </w:pPr>
    <w:rPr>
      <w:rFonts w:eastAsia="Aptos" w:cs="Times New Roman"/>
      <w:i/>
      <w:iCs/>
      <w:color w:val="0E2841"/>
      <w:kern w:val="2"/>
      <w:sz w:val="18"/>
      <w:szCs w:val="18"/>
      <w:lang w:val="en-ID"/>
      <w14:ligatures w14:val="standardContextual"/>
    </w:rPr>
  </w:style>
  <w:style w:type="character" w:customStyle="1" w:styleId="ListParagraphChar">
    <w:name w:val="List Paragraph Char"/>
    <w:aliases w:val="Body of text Char"/>
    <w:link w:val="ListParagraph"/>
    <w:uiPriority w:val="1"/>
    <w:qFormat/>
    <w:rsid w:val="00B4514F"/>
    <w:rPr>
      <w:rFonts w:ascii="Times New Roman" w:hAnsi="Times New Roman"/>
      <w:color w:val="000000" w:themeColor="text1"/>
      <w:sz w:val="24"/>
    </w:rPr>
  </w:style>
  <w:style w:type="character" w:styleId="Emphasis">
    <w:name w:val="Emphasis"/>
    <w:basedOn w:val="DefaultParagraphFont"/>
    <w:uiPriority w:val="20"/>
    <w:qFormat/>
    <w:rsid w:val="00B4514F"/>
    <w:rPr>
      <w:i/>
      <w:iCs/>
    </w:rPr>
  </w:style>
  <w:style w:type="paragraph" w:styleId="TOC4">
    <w:name w:val="toc 4"/>
    <w:basedOn w:val="Normal"/>
    <w:next w:val="Normal"/>
    <w:autoRedefine/>
    <w:uiPriority w:val="39"/>
    <w:unhideWhenUsed/>
    <w:qFormat/>
    <w:rsid w:val="00B4514F"/>
    <w:pPr>
      <w:spacing w:after="0"/>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B4514F"/>
    <w:pPr>
      <w:spacing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B4514F"/>
    <w:pPr>
      <w:spacing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B4514F"/>
    <w:pPr>
      <w:spacing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B4514F"/>
    <w:pPr>
      <w:spacing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B4514F"/>
    <w:pPr>
      <w:spacing w:after="0"/>
      <w:ind w:left="1680"/>
      <w:jc w:val="left"/>
    </w:pPr>
    <w:rPr>
      <w:rFonts w:asciiTheme="minorHAnsi" w:hAnsiTheme="minorHAnsi" w:cstheme="minorHAnsi"/>
      <w:sz w:val="20"/>
      <w:szCs w:val="20"/>
    </w:rPr>
  </w:style>
  <w:style w:type="character" w:customStyle="1" w:styleId="fontstyle01">
    <w:name w:val="fontstyle01"/>
    <w:basedOn w:val="DefaultParagraphFont"/>
    <w:rsid w:val="00B4514F"/>
    <w:rPr>
      <w:rFonts w:ascii="TimesNewRomanPSMT" w:hAnsi="TimesNewRomanPSMT" w:hint="default"/>
      <w:b w:val="0"/>
      <w:bCs w:val="0"/>
      <w:i w:val="0"/>
      <w:iCs w:val="0"/>
      <w:color w:val="000000"/>
      <w:sz w:val="24"/>
      <w:szCs w:val="24"/>
    </w:rPr>
  </w:style>
  <w:style w:type="paragraph" w:customStyle="1" w:styleId="TableParagraph">
    <w:name w:val="Table Paragraph"/>
    <w:basedOn w:val="Normal"/>
    <w:uiPriority w:val="1"/>
    <w:qFormat/>
    <w:rsid w:val="00B4514F"/>
    <w:pPr>
      <w:widowControl w:val="0"/>
      <w:autoSpaceDE w:val="0"/>
      <w:autoSpaceDN w:val="0"/>
      <w:spacing w:after="0" w:line="240" w:lineRule="auto"/>
      <w:jc w:val="left"/>
    </w:pPr>
    <w:rPr>
      <w:rFonts w:eastAsia="Times New Roman" w:cs="Times New Roman"/>
      <w:color w:val="auto"/>
      <w:sz w:val="22"/>
      <w:lang w:val="id"/>
    </w:rPr>
  </w:style>
  <w:style w:type="paragraph" w:styleId="NoSpacing">
    <w:name w:val="No Spacing"/>
    <w:uiPriority w:val="1"/>
    <w:qFormat/>
    <w:rsid w:val="00B4514F"/>
    <w:pPr>
      <w:spacing w:after="0" w:line="240" w:lineRule="auto"/>
    </w:pPr>
  </w:style>
  <w:style w:type="paragraph" w:styleId="HTMLPreformatted">
    <w:name w:val="HTML Preformatted"/>
    <w:basedOn w:val="Normal"/>
    <w:link w:val="HTMLPreformattedChar"/>
    <w:uiPriority w:val="99"/>
    <w:semiHidden/>
    <w:unhideWhenUsed/>
    <w:rsid w:val="00B451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color w:val="auto"/>
      <w:sz w:val="20"/>
      <w:szCs w:val="20"/>
      <w:lang w:val="id-ID" w:eastAsia="id-ID"/>
    </w:rPr>
  </w:style>
  <w:style w:type="character" w:customStyle="1" w:styleId="HTMLPreformattedChar">
    <w:name w:val="HTML Preformatted Char"/>
    <w:basedOn w:val="DefaultParagraphFont"/>
    <w:link w:val="HTMLPreformatted"/>
    <w:uiPriority w:val="99"/>
    <w:semiHidden/>
    <w:rsid w:val="00B4514F"/>
    <w:rPr>
      <w:rFonts w:ascii="Courier New" w:eastAsia="Times New Roman" w:hAnsi="Courier New" w:cs="Courier New"/>
      <w:sz w:val="20"/>
      <w:szCs w:val="20"/>
      <w:lang w:val="id-ID" w:eastAsia="id-ID"/>
    </w:rPr>
  </w:style>
  <w:style w:type="character" w:customStyle="1" w:styleId="y2iqfc">
    <w:name w:val="y2iqfc"/>
    <w:basedOn w:val="DefaultParagraphFont"/>
    <w:rsid w:val="00B4514F"/>
  </w:style>
  <w:style w:type="character" w:customStyle="1" w:styleId="fontstyle21">
    <w:name w:val="fontstyle21"/>
    <w:basedOn w:val="DefaultParagraphFont"/>
    <w:rsid w:val="00B4514F"/>
    <w:rPr>
      <w:rFonts w:ascii="Calibri" w:hAnsi="Calibri" w:hint="default"/>
      <w:b w:val="0"/>
      <w:bCs w:val="0"/>
      <w:i w:val="0"/>
      <w:iCs w:val="0"/>
      <w:color w:val="000000"/>
      <w:sz w:val="22"/>
      <w:szCs w:val="22"/>
    </w:rPr>
  </w:style>
  <w:style w:type="paragraph" w:styleId="NormalWeb">
    <w:name w:val="Normal (Web)"/>
    <w:basedOn w:val="Normal"/>
    <w:uiPriority w:val="99"/>
    <w:unhideWhenUsed/>
    <w:rsid w:val="00B4514F"/>
    <w:pPr>
      <w:spacing w:before="100" w:beforeAutospacing="1" w:after="100" w:afterAutospacing="1" w:line="240" w:lineRule="auto"/>
      <w:jc w:val="left"/>
    </w:pPr>
    <w:rPr>
      <w:rFonts w:eastAsia="Times New Roman" w:cs="Times New Roman"/>
      <w:color w:val="auto"/>
      <w:szCs w:val="24"/>
      <w:lang w:val="id-ID" w:eastAsia="id-ID"/>
    </w:rPr>
  </w:style>
  <w:style w:type="character" w:styleId="Strong">
    <w:name w:val="Strong"/>
    <w:basedOn w:val="DefaultParagraphFont"/>
    <w:uiPriority w:val="22"/>
    <w:qFormat/>
    <w:rsid w:val="00B4514F"/>
    <w:rPr>
      <w:b/>
      <w:bCs/>
    </w:rPr>
  </w:style>
  <w:style w:type="character" w:customStyle="1" w:styleId="UnresolvedMention1">
    <w:name w:val="Unresolved Mention1"/>
    <w:basedOn w:val="DefaultParagraphFont"/>
    <w:uiPriority w:val="99"/>
    <w:semiHidden/>
    <w:unhideWhenUsed/>
    <w:rsid w:val="00B4514F"/>
    <w:rPr>
      <w:color w:val="605E5C"/>
      <w:shd w:val="clear" w:color="auto" w:fill="E1DFDD"/>
    </w:rPr>
  </w:style>
  <w:style w:type="character" w:customStyle="1" w:styleId="whitespace-nowrap">
    <w:name w:val="whitespace-nowrap"/>
    <w:basedOn w:val="DefaultParagraphFont"/>
    <w:rsid w:val="00B4514F"/>
  </w:style>
  <w:style w:type="character" w:customStyle="1" w:styleId="min-w-1rem">
    <w:name w:val="min-w-[1rem]"/>
    <w:basedOn w:val="DefaultParagraphFont"/>
    <w:rsid w:val="00B4514F"/>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6.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EE5FFE-E961-408D-B0F9-08B13B115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9801</Words>
  <Characters>112871</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4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AsusWin7</cp:lastModifiedBy>
  <cp:revision>2</cp:revision>
  <dcterms:created xsi:type="dcterms:W3CDTF">2025-10-30T03:20:00Z</dcterms:created>
  <dcterms:modified xsi:type="dcterms:W3CDTF">2025-10-30T03:20:00Z</dcterms:modified>
</cp:coreProperties>
</file>